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rsidP="00F67504">
      <w:pPr>
        <w:spacing w:after="0"/>
        <w:rPr>
          <w:b/>
        </w:rPr>
      </w:pPr>
    </w:p>
    <w:p w:rsidR="00AA5AFB" w:rsidRDefault="00AA5AFB" w:rsidP="00F67504">
      <w:pPr>
        <w:spacing w:after="0"/>
        <w:rPr>
          <w:b/>
        </w:rPr>
      </w:pPr>
    </w:p>
    <w:p w:rsidR="002D5028" w:rsidRPr="002D5028" w:rsidRDefault="002110BF" w:rsidP="00F67504">
      <w:pPr>
        <w:spacing w:after="0"/>
        <w:rPr>
          <w:vertAlign w:val="superscript"/>
        </w:rPr>
      </w:pPr>
      <w:r w:rsidRPr="002110BF">
        <w:t>And</w:t>
      </w:r>
      <w:r w:rsidR="0003322A">
        <w:t>rew R.</w:t>
      </w:r>
      <w:r w:rsidRPr="002110BF">
        <w:t xml:space="preserve"> Jones</w:t>
      </w:r>
      <w:r w:rsidR="002D5028">
        <w:rPr>
          <w:vertAlign w:val="superscript"/>
        </w:rPr>
        <w:t>1</w:t>
      </w:r>
      <w:r w:rsidR="0003322A">
        <w:t>, Juan Antonio Vizcaíno</w:t>
      </w:r>
      <w:r w:rsidR="0003322A" w:rsidRPr="0003322A">
        <w:rPr>
          <w:vertAlign w:val="superscript"/>
        </w:rPr>
        <w:t>2</w:t>
      </w:r>
      <w:r w:rsidR="00D9469B">
        <w:t xml:space="preserve"> and</w:t>
      </w:r>
      <w:r w:rsidR="002D5028">
        <w:t xml:space="preserve"> Gerhard Mayer</w:t>
      </w:r>
      <w:r w:rsidR="0003322A" w:rsidRPr="0003322A">
        <w:rPr>
          <w:vertAlign w:val="superscript"/>
        </w:rPr>
        <w:t>3</w:t>
      </w:r>
    </w:p>
    <w:p w:rsidR="002D5028" w:rsidRDefault="002D5028" w:rsidP="00F67504">
      <w:pPr>
        <w:spacing w:after="0"/>
      </w:pPr>
    </w:p>
    <w:p w:rsidR="002110BF" w:rsidRDefault="002D5028" w:rsidP="00F67504">
      <w:pPr>
        <w:pStyle w:val="Default"/>
        <w:tabs>
          <w:tab w:val="left" w:pos="142"/>
        </w:tabs>
        <w:spacing w:line="276" w:lineRule="auto"/>
        <w:rPr>
          <w:lang w:val="en-US"/>
        </w:rPr>
      </w:pPr>
      <w:r w:rsidRPr="0003322A">
        <w:rPr>
          <w:vertAlign w:val="superscript"/>
          <w:lang w:val="en-US"/>
        </w:rPr>
        <w:t>1</w:t>
      </w:r>
      <w:r w:rsidR="009544D7">
        <w:rPr>
          <w:vertAlign w:val="superscript"/>
          <w:lang w:val="en-US"/>
        </w:rPr>
        <w:tab/>
      </w:r>
      <w:r w:rsidR="002110BF" w:rsidRPr="0003322A">
        <w:rPr>
          <w:lang w:val="en-US"/>
        </w:rPr>
        <w:t>Institute of Integrative Biology, University of Liverpool</w:t>
      </w:r>
      <w:r w:rsidR="005261BC" w:rsidRPr="0003322A">
        <w:rPr>
          <w:lang w:val="en-US"/>
        </w:rPr>
        <w:t xml:space="preserve">, </w:t>
      </w:r>
      <w:r w:rsidR="00D82A43" w:rsidRPr="0003322A">
        <w:rPr>
          <w:lang w:val="en-US"/>
        </w:rPr>
        <w:t>Liverpool L69 7ZB, UK</w:t>
      </w:r>
    </w:p>
    <w:p w:rsidR="009544D7" w:rsidRPr="009544D7" w:rsidRDefault="009544D7" w:rsidP="00F67504">
      <w:pPr>
        <w:pStyle w:val="Default"/>
        <w:tabs>
          <w:tab w:val="left" w:pos="142"/>
        </w:tabs>
        <w:spacing w:line="276" w:lineRule="auto"/>
        <w:rPr>
          <w:lang w:val="en-US"/>
        </w:rPr>
      </w:pPr>
      <w:r w:rsidRPr="009544D7">
        <w:rPr>
          <w:vertAlign w:val="superscript"/>
          <w:lang w:val="en-US"/>
        </w:rPr>
        <w:t>2</w:t>
      </w:r>
      <w:r>
        <w:rPr>
          <w:vertAlign w:val="superscript"/>
          <w:lang w:val="en-US"/>
        </w:rPr>
        <w:tab/>
      </w:r>
      <w:r w:rsidRPr="009544D7">
        <w:rPr>
          <w:sz w:val="22"/>
          <w:szCs w:val="22"/>
          <w:lang w:val="en-US"/>
        </w:rPr>
        <w:t>EMBL-EBI, Wellcome Trust Genome Campus, Hinxton, Cambridge, CB10 1SD, UK</w:t>
      </w:r>
    </w:p>
    <w:p w:rsidR="009544D7" w:rsidRDefault="009544D7" w:rsidP="00F67504">
      <w:pPr>
        <w:tabs>
          <w:tab w:val="left" w:pos="142"/>
        </w:tabs>
        <w:spacing w:after="0"/>
        <w:rPr>
          <w:lang w:val="en-US"/>
        </w:rPr>
      </w:pPr>
      <w:r w:rsidRPr="00FA7E48">
        <w:rPr>
          <w:vertAlign w:val="superscript"/>
          <w:lang w:val="de-DE"/>
        </w:rPr>
        <w:t>3</w:t>
      </w:r>
      <w:r w:rsidRPr="00FA7E48">
        <w:rPr>
          <w:vertAlign w:val="superscript"/>
          <w:lang w:val="de-DE"/>
        </w:rPr>
        <w:tab/>
      </w:r>
      <w:r w:rsidR="00C173BB" w:rsidRPr="00FA7E48">
        <w:rPr>
          <w:lang w:val="de-DE"/>
        </w:rPr>
        <w:t xml:space="preserve">Medizinisches Proteom-Center, Ruhr-Universität Bochum, Universitätsstr. </w:t>
      </w:r>
      <w:r w:rsidR="00C173BB" w:rsidRPr="00E572F2">
        <w:rPr>
          <w:lang w:val="en-US"/>
        </w:rPr>
        <w:t>150, D-44</w:t>
      </w:r>
      <w:r w:rsidR="00C173BB">
        <w:rPr>
          <w:lang w:val="en-US"/>
        </w:rPr>
        <w:t>801</w:t>
      </w:r>
      <w:r>
        <w:rPr>
          <w:lang w:val="en-US"/>
        </w:rPr>
        <w:t xml:space="preserve"> Bochum,</w:t>
      </w:r>
    </w:p>
    <w:p w:rsidR="00C173BB" w:rsidRPr="00E572F2" w:rsidRDefault="009544D7" w:rsidP="00F67504">
      <w:pPr>
        <w:tabs>
          <w:tab w:val="left" w:pos="142"/>
        </w:tabs>
        <w:spacing w:after="0"/>
        <w:rPr>
          <w:lang w:val="en-US"/>
        </w:rPr>
      </w:pPr>
      <w:r>
        <w:rPr>
          <w:lang w:val="en-US"/>
        </w:rPr>
        <w:tab/>
      </w:r>
      <w:r w:rsidR="00C173BB" w:rsidRPr="00E572F2">
        <w:rPr>
          <w:lang w:val="en-US"/>
        </w:rPr>
        <w:t>Germany</w:t>
      </w:r>
    </w:p>
    <w:p w:rsidR="001C5FAF" w:rsidRDefault="001C5FAF" w:rsidP="00F67504">
      <w:pPr>
        <w:spacing w:after="0"/>
      </w:pPr>
    </w:p>
    <w:p w:rsidR="00F67504" w:rsidRPr="008672C4" w:rsidRDefault="00F67504" w:rsidP="00F67504">
      <w:pPr>
        <w:pStyle w:val="Default"/>
        <w:spacing w:line="276" w:lineRule="auto"/>
        <w:rPr>
          <w:lang w:val="en-US"/>
        </w:rPr>
      </w:pPr>
    </w:p>
    <w:p w:rsidR="00F67504" w:rsidRDefault="00F67504" w:rsidP="00F67504">
      <w:pPr>
        <w:pStyle w:val="Heading2"/>
      </w:pPr>
      <w:r>
        <w:t>Abbreviations</w:t>
      </w:r>
    </w:p>
    <w:p w:rsidR="00F67504" w:rsidRDefault="00F67504" w:rsidP="00F67504">
      <w:pPr>
        <w:pStyle w:val="Default"/>
        <w:tabs>
          <w:tab w:val="left" w:pos="1134"/>
        </w:tabs>
        <w:rPr>
          <w:lang w:val="en-US"/>
        </w:rPr>
      </w:pPr>
      <w:r>
        <w:rPr>
          <w:lang w:val="en-US"/>
        </w:rPr>
        <w:t>CPTAC</w:t>
      </w:r>
      <w:r>
        <w:rPr>
          <w:lang w:val="en-US"/>
        </w:rPr>
        <w:tab/>
      </w:r>
      <w:r w:rsidR="008672C4">
        <w:rPr>
          <w:lang w:val="en-US"/>
        </w:rPr>
        <w:t>Clinical Proteomic Technology Assessment for Cancer</w:t>
      </w:r>
    </w:p>
    <w:p w:rsidR="00F67504" w:rsidRDefault="00F67504" w:rsidP="00F67504">
      <w:pPr>
        <w:pStyle w:val="Default"/>
        <w:tabs>
          <w:tab w:val="left" w:pos="1134"/>
        </w:tabs>
        <w:rPr>
          <w:lang w:val="en-US"/>
        </w:rPr>
      </w:pPr>
      <w:r w:rsidRPr="00F67504">
        <w:rPr>
          <w:lang w:val="en-US"/>
        </w:rPr>
        <w:t>CV</w:t>
      </w:r>
      <w:r w:rsidRPr="00F67504">
        <w:rPr>
          <w:lang w:val="en-US"/>
        </w:rPr>
        <w:tab/>
      </w:r>
      <w:r>
        <w:rPr>
          <w:lang w:val="en-US"/>
        </w:rPr>
        <w:t>Controlled Vocabulary</w:t>
      </w:r>
    </w:p>
    <w:p w:rsidR="00F67504" w:rsidRDefault="00F67504" w:rsidP="00F67504">
      <w:pPr>
        <w:pStyle w:val="Default"/>
        <w:tabs>
          <w:tab w:val="left" w:pos="1134"/>
        </w:tabs>
        <w:rPr>
          <w:lang w:val="en-US"/>
        </w:rPr>
      </w:pPr>
      <w:proofErr w:type="spellStart"/>
      <w:r>
        <w:rPr>
          <w:lang w:val="en-US"/>
        </w:rPr>
        <w:t>Da</w:t>
      </w:r>
      <w:proofErr w:type="spellEnd"/>
      <w:r>
        <w:rPr>
          <w:lang w:val="en-US"/>
        </w:rPr>
        <w:tab/>
        <w:t>Dalton</w:t>
      </w:r>
    </w:p>
    <w:p w:rsidR="00F67504" w:rsidRDefault="00F67504" w:rsidP="00F67504">
      <w:pPr>
        <w:pStyle w:val="Default"/>
        <w:tabs>
          <w:tab w:val="left" w:pos="1134"/>
        </w:tabs>
        <w:rPr>
          <w:lang w:val="en-US"/>
        </w:rPr>
      </w:pPr>
      <w:proofErr w:type="spellStart"/>
      <w:proofErr w:type="gramStart"/>
      <w:r>
        <w:rPr>
          <w:lang w:val="en-US"/>
        </w:rPr>
        <w:t>iTRAQ</w:t>
      </w:r>
      <w:proofErr w:type="spellEnd"/>
      <w:proofErr w:type="gramEnd"/>
      <w:r>
        <w:rPr>
          <w:lang w:val="en-US"/>
        </w:rPr>
        <w:tab/>
      </w:r>
      <w:r w:rsidR="008672C4">
        <w:rPr>
          <w:lang w:val="en-US"/>
        </w:rPr>
        <w:t>isobaric peptide Tags for Relative and Absolute Quantification</w:t>
      </w:r>
    </w:p>
    <w:p w:rsidR="00F67504" w:rsidRDefault="00F67504" w:rsidP="00F67504">
      <w:pPr>
        <w:pStyle w:val="Default"/>
        <w:tabs>
          <w:tab w:val="left" w:pos="1134"/>
        </w:tabs>
        <w:rPr>
          <w:lang w:val="en-US"/>
        </w:rPr>
      </w:pPr>
      <w:r>
        <w:rPr>
          <w:lang w:val="en-US"/>
        </w:rPr>
        <w:t>LC</w:t>
      </w:r>
      <w:r>
        <w:rPr>
          <w:lang w:val="en-US"/>
        </w:rPr>
        <w:tab/>
        <w:t>Liquid Chromatography</w:t>
      </w:r>
    </w:p>
    <w:p w:rsidR="00F67504" w:rsidRDefault="00F67504" w:rsidP="00F67504">
      <w:pPr>
        <w:pStyle w:val="Default"/>
        <w:tabs>
          <w:tab w:val="left" w:pos="1134"/>
        </w:tabs>
        <w:rPr>
          <w:lang w:val="en-US"/>
        </w:rPr>
      </w:pPr>
      <w:r>
        <w:rPr>
          <w:lang w:val="en-US"/>
        </w:rPr>
        <w:t>MS</w:t>
      </w:r>
      <w:r>
        <w:rPr>
          <w:lang w:val="en-US"/>
        </w:rPr>
        <w:tab/>
        <w:t>Mass Spectrometry</w:t>
      </w:r>
    </w:p>
    <w:p w:rsidR="00F67504" w:rsidRPr="00F67504" w:rsidRDefault="00F67504" w:rsidP="00F67504">
      <w:pPr>
        <w:pStyle w:val="Default"/>
        <w:tabs>
          <w:tab w:val="left" w:pos="1134"/>
        </w:tabs>
        <w:rPr>
          <w:lang w:val="en-US"/>
        </w:rPr>
      </w:pPr>
      <w:proofErr w:type="gramStart"/>
      <w:r>
        <w:rPr>
          <w:lang w:val="en-US"/>
        </w:rPr>
        <w:t>m/z</w:t>
      </w:r>
      <w:proofErr w:type="gramEnd"/>
      <w:r>
        <w:rPr>
          <w:lang w:val="en-US"/>
        </w:rPr>
        <w:tab/>
        <w:t>mass / charge ratio</w:t>
      </w:r>
    </w:p>
    <w:p w:rsidR="00F67504" w:rsidRDefault="00F67504" w:rsidP="00F67504">
      <w:pPr>
        <w:pStyle w:val="Default"/>
        <w:tabs>
          <w:tab w:val="left" w:pos="1134"/>
        </w:tabs>
        <w:rPr>
          <w:lang w:val="en-US"/>
        </w:rPr>
      </w:pPr>
      <w:r>
        <w:rPr>
          <w:lang w:val="en-US"/>
        </w:rPr>
        <w:t>HUPO-</w:t>
      </w:r>
      <w:r w:rsidRPr="00F67504">
        <w:rPr>
          <w:lang w:val="en-US"/>
        </w:rPr>
        <w:t>PSI</w:t>
      </w:r>
      <w:r w:rsidRPr="00F67504">
        <w:rPr>
          <w:lang w:val="en-US"/>
        </w:rPr>
        <w:tab/>
      </w:r>
      <w:r>
        <w:rPr>
          <w:lang w:val="en-US"/>
        </w:rPr>
        <w:t xml:space="preserve">Human Proteome Organization - </w:t>
      </w:r>
      <w:r w:rsidRPr="00F67504">
        <w:rPr>
          <w:lang w:val="en-US"/>
        </w:rPr>
        <w:t>Proteomics Standards Initiative</w:t>
      </w:r>
    </w:p>
    <w:p w:rsidR="00F67504" w:rsidRDefault="00F67504" w:rsidP="00F67504">
      <w:pPr>
        <w:pStyle w:val="Default"/>
        <w:tabs>
          <w:tab w:val="left" w:pos="1134"/>
        </w:tabs>
        <w:rPr>
          <w:lang w:val="en-US"/>
        </w:rPr>
      </w:pPr>
      <w:r>
        <w:rPr>
          <w:lang w:val="en-US"/>
        </w:rPr>
        <w:t>MS1</w:t>
      </w:r>
      <w:r>
        <w:rPr>
          <w:lang w:val="en-US"/>
        </w:rPr>
        <w:tab/>
      </w:r>
      <w:r w:rsidR="008672C4">
        <w:rPr>
          <w:lang w:val="en-US"/>
        </w:rPr>
        <w:t>PMF (= Peptide Mass Fingerprint)</w:t>
      </w:r>
    </w:p>
    <w:p w:rsidR="00F67504" w:rsidRDefault="00F67504" w:rsidP="00F67504">
      <w:pPr>
        <w:pStyle w:val="Default"/>
        <w:tabs>
          <w:tab w:val="left" w:pos="1134"/>
        </w:tabs>
        <w:rPr>
          <w:lang w:val="en-US"/>
        </w:rPr>
      </w:pPr>
      <w:r>
        <w:rPr>
          <w:lang w:val="en-US"/>
        </w:rPr>
        <w:t>MS2</w:t>
      </w:r>
      <w:r>
        <w:rPr>
          <w:lang w:val="en-US"/>
        </w:rPr>
        <w:tab/>
      </w:r>
      <w:r w:rsidR="008672C4">
        <w:rPr>
          <w:lang w:val="en-US"/>
        </w:rPr>
        <w:t>Tandem Mass Spectrometry (PFF = Peptide Fragment Fingerprint)</w:t>
      </w:r>
    </w:p>
    <w:p w:rsidR="00F67504" w:rsidRDefault="00F67504" w:rsidP="00F67504">
      <w:pPr>
        <w:pStyle w:val="Default"/>
        <w:tabs>
          <w:tab w:val="left" w:pos="1134"/>
        </w:tabs>
        <w:rPr>
          <w:lang w:val="en-US"/>
        </w:rPr>
      </w:pPr>
      <w:proofErr w:type="spellStart"/>
      <w:r>
        <w:rPr>
          <w:lang w:val="en-US"/>
        </w:rPr>
        <w:t>MudPIT</w:t>
      </w:r>
      <w:proofErr w:type="spellEnd"/>
      <w:r>
        <w:rPr>
          <w:lang w:val="en-US"/>
        </w:rPr>
        <w:tab/>
      </w:r>
      <w:r w:rsidR="008672C4">
        <w:rPr>
          <w:lang w:val="en-US"/>
        </w:rPr>
        <w:t>Multi-Dimensional Protein Identification Technology</w:t>
      </w:r>
    </w:p>
    <w:p w:rsidR="00F67504" w:rsidRDefault="00F67504" w:rsidP="00F67504">
      <w:pPr>
        <w:pStyle w:val="Default"/>
        <w:tabs>
          <w:tab w:val="left" w:pos="1134"/>
        </w:tabs>
        <w:rPr>
          <w:lang w:val="en-US"/>
        </w:rPr>
      </w:pPr>
      <w:r>
        <w:rPr>
          <w:lang w:val="en-US"/>
        </w:rPr>
        <w:t>PSM</w:t>
      </w:r>
      <w:r>
        <w:rPr>
          <w:lang w:val="en-US"/>
        </w:rPr>
        <w:tab/>
        <w:t>Peptide Spectrum Match</w:t>
      </w:r>
    </w:p>
    <w:p w:rsidR="00F67504" w:rsidRDefault="00F67504" w:rsidP="00F67504">
      <w:pPr>
        <w:pStyle w:val="Default"/>
        <w:tabs>
          <w:tab w:val="left" w:pos="1134"/>
        </w:tabs>
        <w:rPr>
          <w:lang w:val="en-US"/>
        </w:rPr>
      </w:pPr>
      <w:r>
        <w:rPr>
          <w:lang w:val="en-US"/>
        </w:rPr>
        <w:t>RT</w:t>
      </w:r>
      <w:r>
        <w:rPr>
          <w:lang w:val="en-US"/>
        </w:rPr>
        <w:tab/>
        <w:t>Retention Time</w:t>
      </w:r>
    </w:p>
    <w:p w:rsidR="00F67504" w:rsidRDefault="00F67504" w:rsidP="00F67504">
      <w:pPr>
        <w:pStyle w:val="Default"/>
        <w:tabs>
          <w:tab w:val="left" w:pos="1134"/>
        </w:tabs>
        <w:rPr>
          <w:lang w:val="en-US"/>
        </w:rPr>
      </w:pPr>
      <w:r>
        <w:rPr>
          <w:lang w:val="en-US"/>
        </w:rPr>
        <w:t>SDS-PAGE</w:t>
      </w:r>
      <w:r>
        <w:rPr>
          <w:lang w:val="en-US"/>
        </w:rPr>
        <w:tab/>
        <w:t xml:space="preserve">Sodium </w:t>
      </w:r>
      <w:proofErr w:type="spellStart"/>
      <w:r>
        <w:rPr>
          <w:lang w:val="en-US"/>
        </w:rPr>
        <w:t>Dodecyl</w:t>
      </w:r>
      <w:proofErr w:type="spellEnd"/>
      <w:r>
        <w:rPr>
          <w:lang w:val="en-US"/>
        </w:rPr>
        <w:t xml:space="preserve"> Sulfate – </w:t>
      </w:r>
      <w:proofErr w:type="spellStart"/>
      <w:r>
        <w:rPr>
          <w:lang w:val="en-US"/>
        </w:rPr>
        <w:t>Polyacryl</w:t>
      </w:r>
      <w:proofErr w:type="spellEnd"/>
      <w:r>
        <w:rPr>
          <w:lang w:val="en-US"/>
        </w:rPr>
        <w:t xml:space="preserve"> Amide Gel Electrophoresis</w:t>
      </w:r>
    </w:p>
    <w:p w:rsidR="00F67504" w:rsidRPr="00F67504" w:rsidRDefault="00F67504" w:rsidP="00F67504">
      <w:pPr>
        <w:pStyle w:val="Default"/>
        <w:tabs>
          <w:tab w:val="left" w:pos="1134"/>
        </w:tabs>
        <w:rPr>
          <w:lang w:val="en-US"/>
        </w:rPr>
      </w:pPr>
      <w:r>
        <w:rPr>
          <w:lang w:val="en-US"/>
        </w:rPr>
        <w:t>SILAC</w:t>
      </w:r>
      <w:r>
        <w:rPr>
          <w:lang w:val="en-US"/>
        </w:rPr>
        <w:tab/>
      </w:r>
      <w:r w:rsidR="008672C4">
        <w:rPr>
          <w:lang w:val="en-US"/>
        </w:rPr>
        <w:t>Stable Isotope Labeling by Amino acid in Cell culture</w:t>
      </w:r>
    </w:p>
    <w:p w:rsidR="00F67504" w:rsidRDefault="00F67504" w:rsidP="00F67504">
      <w:pPr>
        <w:pStyle w:val="Default"/>
        <w:tabs>
          <w:tab w:val="left" w:pos="1134"/>
        </w:tabs>
        <w:rPr>
          <w:lang w:val="en-US"/>
        </w:rPr>
      </w:pPr>
      <w:r w:rsidRPr="00F67504">
        <w:rPr>
          <w:lang w:val="en-US"/>
        </w:rPr>
        <w:t>SRM</w:t>
      </w:r>
      <w:r w:rsidRPr="00F67504">
        <w:rPr>
          <w:lang w:val="en-US"/>
        </w:rPr>
        <w:tab/>
      </w:r>
      <w:r>
        <w:rPr>
          <w:lang w:val="en-US"/>
        </w:rPr>
        <w:t>Selected Reaction Monitoring</w:t>
      </w:r>
    </w:p>
    <w:p w:rsidR="00F67504" w:rsidRDefault="00F67504" w:rsidP="00F67504">
      <w:pPr>
        <w:pStyle w:val="Default"/>
        <w:tabs>
          <w:tab w:val="left" w:pos="1134"/>
        </w:tabs>
        <w:rPr>
          <w:lang w:val="en-US"/>
        </w:rPr>
      </w:pPr>
      <w:r>
        <w:rPr>
          <w:lang w:val="en-US"/>
        </w:rPr>
        <w:t>TMT</w:t>
      </w:r>
      <w:r>
        <w:rPr>
          <w:lang w:val="en-US"/>
        </w:rPr>
        <w:tab/>
      </w:r>
      <w:r w:rsidR="008672C4">
        <w:rPr>
          <w:lang w:val="en-US"/>
        </w:rPr>
        <w:t>Tandem Mass Tag</w:t>
      </w:r>
    </w:p>
    <w:p w:rsidR="00F67504" w:rsidRDefault="00F67504" w:rsidP="00F67504">
      <w:pPr>
        <w:pStyle w:val="Default"/>
        <w:tabs>
          <w:tab w:val="left" w:pos="1134"/>
        </w:tabs>
        <w:rPr>
          <w:lang w:val="en-US"/>
        </w:rPr>
      </w:pPr>
      <w:r>
        <w:rPr>
          <w:lang w:val="en-US"/>
        </w:rPr>
        <w:t>XML</w:t>
      </w:r>
      <w:r>
        <w:rPr>
          <w:lang w:val="en-US"/>
        </w:rPr>
        <w:tab/>
        <w:t>eXten</w:t>
      </w:r>
      <w:r w:rsidR="008672C4">
        <w:rPr>
          <w:lang w:val="en-US"/>
        </w:rPr>
        <w:t>sible</w:t>
      </w:r>
      <w:r>
        <w:rPr>
          <w:lang w:val="en-US"/>
        </w:rPr>
        <w:t xml:space="preserve"> Markup Language</w:t>
      </w:r>
    </w:p>
    <w:p w:rsidR="00F67504" w:rsidRDefault="00F67504" w:rsidP="00F67504">
      <w:pPr>
        <w:pStyle w:val="Default"/>
        <w:tabs>
          <w:tab w:val="left" w:pos="1134"/>
        </w:tabs>
        <w:rPr>
          <w:lang w:val="en-US"/>
        </w:rPr>
      </w:pPr>
      <w:r>
        <w:rPr>
          <w:lang w:val="en-US"/>
        </w:rPr>
        <w:t>XSD</w:t>
      </w:r>
      <w:r>
        <w:rPr>
          <w:lang w:val="en-US"/>
        </w:rPr>
        <w:tab/>
        <w:t>XML Schema Definition</w:t>
      </w:r>
    </w:p>
    <w:p w:rsidR="00F67504" w:rsidRPr="00F67504" w:rsidRDefault="00F67504" w:rsidP="00F67504">
      <w:pPr>
        <w:pStyle w:val="Default"/>
        <w:tabs>
          <w:tab w:val="left" w:pos="1134"/>
        </w:tabs>
        <w:rPr>
          <w:lang w:val="en-US"/>
        </w:rPr>
      </w:pPr>
    </w:p>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by selected reaction monitoring (SRM)</w:t>
      </w:r>
      <w:r w:rsidR="00F51984">
        <w:t>,</w:t>
      </w:r>
      <w:r w:rsidR="002152F5">
        <w:t xml:space="preserve">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w:t>
      </w:r>
      <w:r w:rsidR="00AF5EAD">
        <w:lastRenderedPageBreak/>
        <w:t>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to the most important features of the format, to help implementers understand the various structures and the expected encoding of different types of data.</w:t>
      </w:r>
    </w:p>
    <w:p w:rsidR="00807031" w:rsidRDefault="00D00F7A" w:rsidP="00AF5EAD">
      <w:r>
        <w:t>The mzQuantML format is defined by an XML Schema</w:t>
      </w:r>
      <w:r w:rsidR="00F67504">
        <w:t xml:space="preserve"> Definition</w:t>
      </w:r>
      <w:r>
        <w:t xml:space="preserve"> (XSD), a set of mapping files determining which controlled vocabulary </w:t>
      </w:r>
      <w:r w:rsidR="00F51984">
        <w:t xml:space="preserve">(CV) </w:t>
      </w:r>
      <w:r>
        <w:t xml:space="preserve">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Heading2"/>
      </w:pPr>
      <w:r>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8E1722">
        <w:fldChar w:fldCharType="begin"/>
      </w:r>
      <w:r w:rsidR="00262720">
        <w:instrText xml:space="preserve"> REF _Ref325109600 \h </w:instrText>
      </w:r>
      <w:r w:rsidR="008E1722">
        <w:fldChar w:fldCharType="separate"/>
      </w:r>
      <w:r w:rsidR="00262720">
        <w:t xml:space="preserve">Figure </w:t>
      </w:r>
      <w:r w:rsidR="00262720">
        <w:rPr>
          <w:noProof/>
        </w:rPr>
        <w:t>1</w:t>
      </w:r>
      <w:r w:rsidR="008E1722">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F51984">
        <w:rPr>
          <w:i/>
        </w:rPr>
        <w:t>s</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8E1722">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8E1722">
        <w:fldChar w:fldCharType="separate"/>
      </w:r>
      <w:r w:rsidR="00EC0C00">
        <w:rPr>
          <w:noProof/>
        </w:rPr>
        <w:t>(</w:t>
      </w:r>
      <w:hyperlink w:anchor="_ENREF_1" w:tooltip="Creasy, 2004 #212" w:history="1">
        <w:r w:rsidR="00F4660F">
          <w:rPr>
            <w:noProof/>
          </w:rPr>
          <w:t>1</w:t>
        </w:r>
      </w:hyperlink>
      <w:r w:rsidR="00EC0C00">
        <w:rPr>
          <w:noProof/>
        </w:rPr>
        <w:t>)</w:t>
      </w:r>
      <w:r w:rsidR="008E1722">
        <w:fldChar w:fldCharType="end"/>
      </w:r>
      <w:r w:rsidR="00C07733">
        <w:t xml:space="preserve"> or PSI-MOD</w:t>
      </w:r>
      <w:r w:rsidR="00EC0C00">
        <w:t xml:space="preserve"> </w:t>
      </w:r>
      <w:r w:rsidR="008E1722">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8E1722">
        <w:fldChar w:fldCharType="separate"/>
      </w:r>
      <w:r w:rsidR="00EC0C00">
        <w:rPr>
          <w:noProof/>
        </w:rPr>
        <w:t>(</w:t>
      </w:r>
      <w:hyperlink w:anchor="_ENREF_2" w:tooltip="Montecchi-Palazzi, 2008 #271" w:history="1">
        <w:r w:rsidR="00F4660F">
          <w:rPr>
            <w:noProof/>
          </w:rPr>
          <w:t>2</w:t>
        </w:r>
      </w:hyperlink>
      <w:r w:rsidR="00EC0C00">
        <w:rPr>
          <w:noProof/>
        </w:rPr>
        <w:t>)</w:t>
      </w:r>
      <w:r w:rsidR="008E1722">
        <w:fldChar w:fldCharType="end"/>
      </w:r>
      <w:r w:rsidR="007B6C6F">
        <w:t>, from which terms are used in the rest of the file.</w:t>
      </w:r>
      <w:r w:rsidR="00241DC7">
        <w:t xml:space="preserve"> Next, the &lt;Provider&gt; of the </w:t>
      </w:r>
      <w:r w:rsidR="00C908FB">
        <w:t>instance document should be given, such as a person or organisation, with reference to contact details</w:t>
      </w:r>
      <w:r w:rsidR="00B706A2">
        <w:t xml:space="preserve"> provided in &lt;AuditCollection&gt;.</w:t>
      </w:r>
    </w:p>
    <w:p w:rsidR="00437365" w:rsidRDefault="00437365" w:rsidP="00AF5EAD"/>
    <w:p w:rsidR="003102B9" w:rsidRDefault="00F51984" w:rsidP="003102B9">
      <w:pPr>
        <w:keepNext/>
      </w:pPr>
      <w:r>
        <w:rPr>
          <w:noProof/>
          <w:lang w:eastAsia="en-GB"/>
        </w:rPr>
        <w:drawing>
          <wp:inline distT="0" distB="0" distL="0" distR="0">
            <wp:extent cx="5731510" cy="2865755"/>
            <wp:effectExtent l="19050" t="0" r="2540" b="0"/>
            <wp:docPr id="5" name="Grafik 4"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Heading2"/>
      </w:pPr>
      <w:r w:rsidRPr="00617770">
        <w:lastRenderedPageBreak/>
        <w:t>AnalysisSummary</w:t>
      </w:r>
    </w:p>
    <w:p w:rsidR="00B3693E"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one per file)</w:t>
      </w:r>
      <w:r>
        <w:t xml:space="preserve">: </w:t>
      </w:r>
      <w:r w:rsidR="00B3693E">
        <w:t>“LC-MS label-free quantitation analysis”, “SILAC quantitation analysis”, “spectral counting quantitation analysis”, “SRM quantitation analysis”, “metabolic labeling 14N / 15N quantitation analysis”, “isobaric label quantification analysis”, “TMT quantification analysis”</w:t>
      </w:r>
      <w:r w:rsidR="00E13C21">
        <w:t xml:space="preserve">. </w:t>
      </w:r>
      <w:r w:rsidR="00A237C7">
        <w:t>Once processed by semantic validation software (see below), a separate logic is applied to process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w:t>
      </w:r>
      <w:proofErr w:type="spellStart"/>
      <w:r>
        <w:t>InputFi</w:t>
      </w:r>
      <w:r w:rsidR="00323A12">
        <w:t>les</w:t>
      </w:r>
      <w:proofErr w:type="spellEnd"/>
      <w:r w:rsidR="00323A12">
        <w:t>&gt; (</w:t>
      </w:r>
      <w:r w:rsidR="008E1722">
        <w:fldChar w:fldCharType="begin"/>
      </w:r>
      <w:r w:rsidR="00323A12">
        <w:instrText xml:space="preserve"> REF _Ref325109588 \h </w:instrText>
      </w:r>
      <w:r w:rsidR="008E1722">
        <w:fldChar w:fldCharType="separate"/>
      </w:r>
      <w:r w:rsidR="00323A12">
        <w:t xml:space="preserve">Figure </w:t>
      </w:r>
      <w:r w:rsidR="00323A12">
        <w:rPr>
          <w:noProof/>
        </w:rPr>
        <w:t>2</w:t>
      </w:r>
      <w:r w:rsidR="008E1722">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w:t>
      </w:r>
      <w:r w:rsidR="00661FBE">
        <w:t>s</w:t>
      </w:r>
      <w:r w:rsidR="00BC38B9">
        <w:t>Group&gt; represents a single unit of analysis on a mass spectrometer, holding one or more instances of &lt;RawFile&gt;</w:t>
      </w:r>
      <w:r w:rsidR="00F4660F">
        <w:t xml:space="preserve"> - capturing for example a file location in the PSI’s mzML format </w:t>
      </w:r>
      <w:r w:rsidR="008E1722">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8E1722">
        <w:fldChar w:fldCharType="separate"/>
      </w:r>
      <w:r w:rsidR="00F4660F">
        <w:rPr>
          <w:noProof/>
        </w:rPr>
        <w:t>(</w:t>
      </w:r>
      <w:hyperlink w:anchor="_ENREF_3" w:tooltip="Martens, 2011 #417" w:history="1">
        <w:r w:rsidR="00F4660F">
          <w:rPr>
            <w:noProof/>
          </w:rPr>
          <w:t>3</w:t>
        </w:r>
      </w:hyperlink>
      <w:r w:rsidR="00F4660F">
        <w:rPr>
          <w:noProof/>
        </w:rPr>
        <w:t>)</w:t>
      </w:r>
      <w:r w:rsidR="008E1722">
        <w:fldChar w:fldCharType="end"/>
      </w:r>
      <w:r w:rsidR="00B734BE">
        <w:t>. In most cases, a &lt;RawFile</w:t>
      </w:r>
      <w:r w:rsidR="00661FBE">
        <w:t>s</w:t>
      </w:r>
      <w:r w:rsidR="00B734BE">
        <w:t>Group&gt; will contain only one &lt;RawFile&gt;, but multiple files are allowed to handle cases where pre-fractionation has occurred e.g. by MudPIT or 1D SDS-PAGE and a set of raw fi</w:t>
      </w:r>
      <w:r w:rsidR="00B706A2">
        <w:t>les constitute a single MS run.</w:t>
      </w:r>
    </w:p>
    <w:p w:rsidR="0088150A" w:rsidRDefault="0088150A" w:rsidP="00B3693E">
      <w:r>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8E1722">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8E1722">
        <w:fldChar w:fldCharType="separate"/>
      </w:r>
      <w:r w:rsidR="00F4660F">
        <w:rPr>
          <w:noProof/>
        </w:rPr>
        <w:t>(</w:t>
      </w:r>
      <w:hyperlink w:anchor="_ENREF_4" w:tooltip="Deutsch, 2011 #484" w:history="1">
        <w:r w:rsidR="00F4660F">
          <w:rPr>
            <w:noProof/>
          </w:rPr>
          <w:t>4</w:t>
        </w:r>
      </w:hyperlink>
      <w:r w:rsidR="00F4660F">
        <w:rPr>
          <w:noProof/>
        </w:rPr>
        <w:t>)</w:t>
      </w:r>
      <w:r w:rsidR="008E1722">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8E1722">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8E1722">
        <w:fldChar w:fldCharType="separate"/>
      </w:r>
      <w:r w:rsidR="00F4660F">
        <w:rPr>
          <w:noProof/>
        </w:rPr>
        <w:t>(</w:t>
      </w:r>
      <w:hyperlink w:anchor="_ENREF_5" w:tooltip="Jones, 2012 #464" w:history="1">
        <w:r w:rsidR="00F4660F">
          <w:rPr>
            <w:noProof/>
          </w:rPr>
          <w:t>5</w:t>
        </w:r>
      </w:hyperlink>
      <w:r w:rsidR="00F4660F">
        <w:rPr>
          <w:noProof/>
        </w:rPr>
        <w:t>)</w:t>
      </w:r>
      <w:r w:rsidR="008E1722">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F51984" w:rsidP="00437365">
      <w:pPr>
        <w:keepNext/>
      </w:pPr>
      <w:r>
        <w:rPr>
          <w:noProof/>
          <w:lang w:eastAsia="en-GB"/>
        </w:rPr>
        <w:lastRenderedPageBreak/>
        <w:drawing>
          <wp:inline distT="0" distB="0" distL="0" distR="0">
            <wp:extent cx="5458291" cy="8524875"/>
            <wp:effectExtent l="19050" t="0" r="9059" b="0"/>
            <wp:docPr id="6" name="Grafik 5" descr="Figure_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InputFiles.png"/>
                    <pic:cNvPicPr/>
                  </pic:nvPicPr>
                  <pic:blipFill>
                    <a:blip r:embed="rId10" cstate="print"/>
                    <a:stretch>
                      <a:fillRect/>
                    </a:stretch>
                  </pic:blipFill>
                  <pic:spPr>
                    <a:xfrm>
                      <a:off x="0" y="0"/>
                      <a:ext cx="5460379" cy="8528136"/>
                    </a:xfrm>
                    <a:prstGeom prst="rect">
                      <a:avLst/>
                    </a:prstGeom>
                  </pic:spPr>
                </pic:pic>
              </a:graphicData>
            </a:graphic>
          </wp:inline>
        </w:drawing>
      </w:r>
    </w:p>
    <w:p w:rsidR="00437365" w:rsidRDefault="00437365" w:rsidP="00AB327E">
      <w:pPr>
        <w:pStyle w:val="Caption"/>
      </w:pPr>
      <w:bookmarkStart w:id="1" w:name="_Ref325109588"/>
      <w:r>
        <w:t xml:space="preserve">Figure </w:t>
      </w:r>
      <w:fldSimple w:instr=" SEQ Figure \* ARABIC ">
        <w:r w:rsidR="00313B48">
          <w:rPr>
            <w:noProof/>
          </w:rPr>
          <w:t>2</w:t>
        </w:r>
      </w:fldSimple>
      <w:bookmarkEnd w:id="1"/>
      <w:r>
        <w:t xml:space="preserve"> </w:t>
      </w:r>
      <w:proofErr w:type="gramStart"/>
      <w:r>
        <w:t>The</w:t>
      </w:r>
      <w:proofErr w:type="gramEnd"/>
      <w:r>
        <w:t xml:space="preserve"> </w:t>
      </w:r>
      <w:r w:rsidR="00F51984">
        <w:t>&lt;</w:t>
      </w:r>
      <w:proofErr w:type="spellStart"/>
      <w:r>
        <w:t>InputFiles</w:t>
      </w:r>
      <w:proofErr w:type="spellEnd"/>
      <w:r w:rsidR="00F51984">
        <w:t>&gt;</w:t>
      </w:r>
      <w:r>
        <w:t xml:space="preserve"> element of the mzQuantML XSD.</w:t>
      </w:r>
    </w:p>
    <w:p w:rsidR="009C4DCE" w:rsidRDefault="009C4DCE" w:rsidP="007B450B">
      <w:pPr>
        <w:pStyle w:val="Heading2"/>
      </w:pPr>
      <w:r>
        <w:lastRenderedPageBreak/>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many instances of &lt;</w:t>
      </w:r>
      <w:proofErr w:type="spellStart"/>
      <w:r w:rsidR="00AD6F49">
        <w:t>DataProcessing</w:t>
      </w:r>
      <w:proofErr w:type="spellEnd"/>
      <w:r w:rsidR="00AD6F49">
        <w:t>&gt; (</w:t>
      </w:r>
      <w:r w:rsidR="008E1722">
        <w:fldChar w:fldCharType="begin"/>
      </w:r>
      <w:r w:rsidR="00AD6F49">
        <w:instrText xml:space="preserve"> REF _Ref325110483 \h </w:instrText>
      </w:r>
      <w:r w:rsidR="008E1722">
        <w:fldChar w:fldCharType="separate"/>
      </w:r>
      <w:r w:rsidR="00AD6F49">
        <w:t xml:space="preserve">Figure </w:t>
      </w:r>
      <w:r w:rsidR="00AD6F49">
        <w:rPr>
          <w:noProof/>
        </w:rPr>
        <w:t>3</w:t>
      </w:r>
      <w:r w:rsidR="008E1722">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E87A1C" w:rsidP="00CB6ECE">
      <w:pPr>
        <w:keepNext/>
      </w:pPr>
      <w:r>
        <w:rPr>
          <w:noProof/>
          <w:lang w:eastAsia="en-GB"/>
        </w:rPr>
        <w:drawing>
          <wp:inline distT="0" distB="0" distL="0" distR="0">
            <wp:extent cx="5731510" cy="3101340"/>
            <wp:effectExtent l="19050" t="0" r="2540" b="0"/>
            <wp:docPr id="9" name="Grafik 8" descr="Figure_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ataProcessingList.png"/>
                    <pic:cNvPicPr/>
                  </pic:nvPicPr>
                  <pic:blipFill>
                    <a:blip r:embed="rId11" cstate="print"/>
                    <a:stretch>
                      <a:fillRect/>
                    </a:stretch>
                  </pic:blipFill>
                  <pic:spPr>
                    <a:xfrm>
                      <a:off x="0" y="0"/>
                      <a:ext cx="5731510" cy="3101340"/>
                    </a:xfrm>
                    <a:prstGeom prst="rect">
                      <a:avLst/>
                    </a:prstGeom>
                  </pic:spPr>
                </pic:pic>
              </a:graphicData>
            </a:graphic>
          </wp:inline>
        </w:drawing>
      </w:r>
    </w:p>
    <w:p w:rsidR="00D44294" w:rsidRDefault="00CB6ECE" w:rsidP="00CB6ECE">
      <w:pPr>
        <w:pStyle w:val="Caption"/>
      </w:pPr>
      <w:bookmarkStart w:id="2" w:name="_Ref325110483"/>
      <w:r>
        <w:t xml:space="preserve">Figure </w:t>
      </w:r>
      <w:fldSimple w:instr=" SEQ Figure \* ARABIC ">
        <w:r w:rsidR="00313B48">
          <w:rPr>
            <w:noProof/>
          </w:rPr>
          <w:t>3</w:t>
        </w:r>
      </w:fldSimple>
      <w:bookmarkEnd w:id="2"/>
      <w:r>
        <w:t xml:space="preserve"> </w:t>
      </w:r>
      <w:proofErr w:type="gramStart"/>
      <w:r>
        <w:t>The</w:t>
      </w:r>
      <w:proofErr w:type="gramEnd"/>
      <w:r>
        <w:t xml:space="preserve"> &lt;DataProcessing&gt; element description from mzQuantML.</w:t>
      </w:r>
    </w:p>
    <w:p w:rsidR="009C4DCE" w:rsidRDefault="009C4DCE" w:rsidP="00B3693E"/>
    <w:p w:rsidR="00A237C7" w:rsidRPr="00C51AFD" w:rsidRDefault="00DF479E" w:rsidP="007B450B">
      <w:pPr>
        <w:pStyle w:val="Heading2"/>
      </w:pPr>
      <w:r>
        <w:t>&lt;</w:t>
      </w:r>
      <w:r w:rsidR="00C51AFD">
        <w:t>AssayList</w:t>
      </w:r>
      <w:r>
        <w:t>&gt;</w:t>
      </w:r>
      <w:r w:rsidR="00DF37AD">
        <w:t xml:space="preserve">, </w:t>
      </w:r>
      <w:r>
        <w:t>&lt;</w:t>
      </w:r>
      <w:r w:rsidR="00C51AFD">
        <w:t>StudyVariableList</w:t>
      </w:r>
      <w:r>
        <w:t>&gt;</w:t>
      </w:r>
      <w:r w:rsidR="00DF37AD">
        <w:t xml:space="preserve"> and &lt;RatioList&gt;</w:t>
      </w:r>
    </w:p>
    <w:p w:rsidR="00505AC9"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8E1722">
        <w:fldChar w:fldCharType="begin"/>
      </w:r>
      <w:r w:rsidR="00EF1685">
        <w:instrText xml:space="preserve"> REF _Ref325111064 \h </w:instrText>
      </w:r>
      <w:r w:rsidR="008E1722">
        <w:fldChar w:fldCharType="separate"/>
      </w:r>
      <w:r w:rsidR="00EF1685">
        <w:t xml:space="preserve">Figure </w:t>
      </w:r>
      <w:r w:rsidR="00EF1685">
        <w:rPr>
          <w:noProof/>
        </w:rPr>
        <w:t>4</w:t>
      </w:r>
      <w:r w:rsidR="008E1722">
        <w:fldChar w:fldCharType="end"/>
      </w:r>
      <w:r w:rsidR="006B6AC4">
        <w:t>)</w:t>
      </w:r>
      <w:r>
        <w:t xml:space="preserve">. </w:t>
      </w:r>
      <w:r w:rsidR="00EF1685">
        <w:t>The &lt;Assay&gt; must have a unique identifier and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r w:rsidR="00661FBE">
        <w:t>&lt;</w:t>
      </w:r>
      <w:r w:rsidR="00C407CA">
        <w:t>RawFile</w:t>
      </w:r>
      <w:r w:rsidR="00661FBE">
        <w:t>s</w:t>
      </w:r>
      <w:r w:rsidR="00C407CA">
        <w:t>Group</w:t>
      </w:r>
      <w:r w:rsidR="00661FBE">
        <w:t>&gt;</w:t>
      </w:r>
      <w:r w:rsidR="00C407CA">
        <w:t xml:space="preserve"> to describe the raw MS data file(s) in which it has been analysed.</w:t>
      </w:r>
      <w:r w:rsidR="007738AA">
        <w:t xml:space="preserve"> As such, for label-free techniques in which different samples are analysed in parallel, there will typically be a one-to-one relationship from an &lt;Assay&gt; to a &lt;RawFile</w:t>
      </w:r>
      <w:r w:rsidR="00661FBE">
        <w:t>s</w:t>
      </w:r>
      <w:r w:rsidR="007738AA">
        <w:t xml:space="preserve">Group&gt;. For </w:t>
      </w:r>
      <w:r w:rsidR="007738AA">
        <w:lastRenderedPageBreak/>
        <w:t>multi</w:t>
      </w:r>
      <w:r w:rsidR="00F51984">
        <w:t>plex techniques, such as a 4</w:t>
      </w:r>
      <w:r w:rsidR="007738AA">
        <w:t>plex iTRAQ analysis, four instances of &lt;Assay&gt; would reference a single instance of &lt;RawFile</w:t>
      </w:r>
      <w:r w:rsidR="00661FBE">
        <w:t>s</w:t>
      </w:r>
      <w:r w:rsidR="007738AA">
        <w:t xml:space="preserve">Group&gt;. </w:t>
      </w:r>
      <w:r w:rsidR="00AB0C51">
        <w:t>An &lt;Assay&gt; must specify a &lt;Label&gt; which differentiates it from other &lt;Assay&gt; instances within the same &lt;RawFile</w:t>
      </w:r>
      <w:r w:rsidR="00661FBE">
        <w:t>s</w:t>
      </w:r>
      <w:r w:rsidR="00AB0C51">
        <w:t xml:space="preserve">Group&gt;. The &lt;Label&gt; comprises a &lt;Modification&gt; element, for example importing a </w:t>
      </w:r>
      <w:r w:rsidR="007A46BD">
        <w:t xml:space="preserve">CV term from </w:t>
      </w:r>
      <w:proofErr w:type="spellStart"/>
      <w:r w:rsidR="007A46BD">
        <w:t>UniMod</w:t>
      </w:r>
      <w:proofErr w:type="spellEnd"/>
      <w:r w:rsidR="007A46BD">
        <w:t xml:space="preserve"> or PSI-MOD</w:t>
      </w:r>
      <w:r w:rsidR="00F51984">
        <w:t>,</w:t>
      </w:r>
      <w:r w:rsidR="007A46BD">
        <w:t xml:space="preserve"> and a mass shift. </w:t>
      </w:r>
      <w:r w:rsidR="009261D2">
        <w:t>As an example, the four samples analysed by 4plex iTRAQ would each be represented by one &lt;Assay&gt; - each referencing the appropriate iTRAQ reagent used with that sample. For a 2plex SILAC, experiment, two instances of &lt;Assay&gt; would be provided, in which the “light” sample must have a CV term “</w:t>
      </w:r>
      <w:r w:rsidR="000226DA" w:rsidRPr="000226DA">
        <w:t>unlabeled sample</w:t>
      </w:r>
      <w:r w:rsidR="009261D2">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B706A2">
        <w:t>CV term.</w:t>
      </w:r>
    </w:p>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p>
    <w:p w:rsidR="006C225F" w:rsidRDefault="006C225F" w:rsidP="00AF5EAD">
      <w:r>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A &lt;Ratio&gt; can be defined </w:t>
      </w:r>
      <w:proofErr w:type="gramStart"/>
      <w:r w:rsidR="00A26E50">
        <w:t>here,</w:t>
      </w:r>
      <w:proofErr w:type="gramEnd"/>
      <w:r w:rsidR="00A26E50">
        <w:t xml:space="preserve"> such that it can be referenced elsewhere in the file and quantitative values (i.e. ratios of &lt;Assay&gt; or &lt;StudyVariable&gt; elements) can be reported </w:t>
      </w:r>
      <w:r w:rsidR="00B706A2">
        <w:t>rather than single values only.</w:t>
      </w:r>
    </w:p>
    <w:p w:rsidR="00421071" w:rsidRDefault="00E87A1C" w:rsidP="00421071">
      <w:pPr>
        <w:keepNext/>
      </w:pPr>
      <w:r>
        <w:rPr>
          <w:noProof/>
          <w:lang w:eastAsia="en-GB"/>
        </w:rPr>
        <w:drawing>
          <wp:inline distT="0" distB="0" distL="0" distR="0">
            <wp:extent cx="5731510" cy="3660775"/>
            <wp:effectExtent l="19050" t="0" r="2540" b="0"/>
            <wp:docPr id="8" name="Grafik 7" descr="Figure_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ssayType.png"/>
                    <pic:cNvPicPr/>
                  </pic:nvPicPr>
                  <pic:blipFill>
                    <a:blip r:embed="rId12" cstate="print"/>
                    <a:stretch>
                      <a:fillRect/>
                    </a:stretch>
                  </pic:blipFill>
                  <pic:spPr>
                    <a:xfrm>
                      <a:off x="0" y="0"/>
                      <a:ext cx="5731510" cy="3660775"/>
                    </a:xfrm>
                    <a:prstGeom prst="rect">
                      <a:avLst/>
                    </a:prstGeom>
                  </pic:spPr>
                </pic:pic>
              </a:graphicData>
            </a:graphic>
          </wp:inline>
        </w:drawing>
      </w:r>
    </w:p>
    <w:p w:rsidR="00421071" w:rsidRDefault="00421071" w:rsidP="00421071">
      <w:pPr>
        <w:pStyle w:val="Caption"/>
      </w:pPr>
      <w:bookmarkStart w:id="3" w:name="_Ref325111064"/>
      <w:r>
        <w:t xml:space="preserve">Figure </w:t>
      </w:r>
      <w:fldSimple w:instr=" SEQ Figure \* ARABIC ">
        <w:r w:rsidR="00313B48">
          <w:rPr>
            <w:noProof/>
          </w:rPr>
          <w:t>4</w:t>
        </w:r>
      </w:fldSimple>
      <w:bookmarkEnd w:id="3"/>
      <w:r>
        <w:t xml:space="preserve"> </w:t>
      </w:r>
      <w:proofErr w:type="gramStart"/>
      <w:r>
        <w:t>The</w:t>
      </w:r>
      <w:proofErr w:type="gramEnd"/>
      <w:r>
        <w:t xml:space="preserve"> &lt;Assay&gt; element in mzQuantML.</w:t>
      </w:r>
    </w:p>
    <w:p w:rsidR="00505AC9" w:rsidRDefault="00505AC9" w:rsidP="00AF5EAD"/>
    <w:p w:rsidR="00505AC9" w:rsidRDefault="00ED61E8" w:rsidP="007B450B">
      <w:pPr>
        <w:pStyle w:val="Heading2"/>
      </w:pPr>
      <w:r>
        <w:lastRenderedPageBreak/>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w:t>
      </w:r>
      <w:r w:rsidR="00FA7E48">
        <w:t>ssignment to peptide sequences), respectively.</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w:t>
      </w:r>
      <w:r w:rsidR="00B706A2">
        <w:t xml:space="preserve"> inference problem in this way.</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many references to &lt;PeptideConsensus&gt; elements, describing the peptides that were used to arrive at the quantitative val</w:t>
      </w:r>
      <w:r w:rsidR="00B706A2">
        <w:t>ues reported for the &lt;Protein&gt;.</w:t>
      </w:r>
    </w:p>
    <w:p w:rsidR="00BD3404" w:rsidRDefault="00BD3404" w:rsidP="00AF5EAD">
      <w:r>
        <w:t xml:space="preserve">The file can contain zero to many &lt;PeptideConsensusList&gt; elements, </w:t>
      </w:r>
      <w:r w:rsidR="00677F69">
        <w:t>allowing software to export different sets of peptides and associated quantitative values as intermediates in a complex analysis pipeline</w:t>
      </w:r>
      <w:r w:rsidR="00F86F0C">
        <w:t xml:space="preserve">. The &lt;PeptideConsensusList&gt; has a mandatory Boolean attribute finalResult and a valid file must contain only one &lt;PeptideConsensusList&gt; where </w:t>
      </w:r>
      <w:r w:rsidR="00E87A1C">
        <w:t>‘</w:t>
      </w:r>
      <w:r w:rsidR="00F86F0C">
        <w:t>finalResult = true</w:t>
      </w:r>
      <w:r w:rsidR="00E87A1C">
        <w:t>’</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t>
      </w:r>
      <w:r w:rsidR="00B706A2">
        <w:t>without peptide identification.</w:t>
      </w:r>
    </w:p>
    <w:p w:rsidR="0014695B" w:rsidRDefault="0014695B" w:rsidP="00AF5EAD">
      <w:r>
        <w:t xml:space="preserve">The file can contain </w:t>
      </w:r>
      <w:r w:rsidR="005B41C3">
        <w:t>zero</w:t>
      </w:r>
      <w:r w:rsidR="004B2422">
        <w:t>-</w:t>
      </w:r>
      <w:r w:rsidR="005B41C3">
        <w:t>to</w:t>
      </w:r>
      <w:r w:rsidR="004B2422">
        <w:t>-</w:t>
      </w:r>
      <w:r w:rsidR="005B41C3">
        <w:t>m</w:t>
      </w:r>
      <w:r w:rsidR="006224FE">
        <w:t>any instances of &lt;FeatureList&gt;, which contains a mandatory reference to a &lt;RawFile</w:t>
      </w:r>
      <w:r w:rsidR="00661FBE">
        <w:t>s</w:t>
      </w:r>
      <w:r w:rsidR="006224FE">
        <w:t>Group&gt;. It is expected that there is one &lt;FeatureList&gt; per &lt;RawFile</w:t>
      </w:r>
      <w:r w:rsidR="00661FBE">
        <w:t>s</w:t>
      </w:r>
      <w:r w:rsidR="006224FE">
        <w:t xml:space="preserv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w:t>
      </w:r>
      <w:r w:rsidR="00E87A1C">
        <w:t>RT</w:t>
      </w:r>
      <w:r w:rsidR="00161E3F">
        <w: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r w:rsidR="00661FBE">
        <w:t>chromatography</w:t>
      </w:r>
      <w:r w:rsidR="00603AE2">
        <w:t xml:space="preserve"> (LC)</w:t>
      </w:r>
      <w:r w:rsidR="00161E3F">
        <w:t xml:space="preserve"> has not been performed),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isotope patter</w:t>
      </w:r>
      <w:r w:rsidR="00B706A2">
        <w:t>n of the feature in the 2D map.</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Heading2"/>
      </w:pPr>
      <w:r>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w:t>
      </w:r>
      <w:r>
        <w:lastRenderedPageBreak/>
        <w:t xml:space="preserve">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8E1722">
        <w:fldChar w:fldCharType="begin"/>
      </w:r>
      <w:r w:rsidR="00CB37A4">
        <w:instrText xml:space="preserve"> REF _Ref325113988 \h </w:instrText>
      </w:r>
      <w:r w:rsidR="008E1722">
        <w:fldChar w:fldCharType="separate"/>
      </w:r>
      <w:r w:rsidR="00CB37A4">
        <w:t xml:space="preserve">Figure </w:t>
      </w:r>
      <w:r w:rsidR="00CB37A4">
        <w:rPr>
          <w:noProof/>
        </w:rPr>
        <w:t>5</w:t>
      </w:r>
      <w:r w:rsidR="008E1722">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w:t>
      </w:r>
      <w:proofErr w:type="spellStart"/>
      <w:r>
        <w:t>QuantLayer</w:t>
      </w:r>
      <w:proofErr w:type="spellEnd"/>
      <w:r>
        <w:t>&gt;</w:t>
      </w:r>
      <w:r w:rsidR="00E87A1C">
        <w: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r w:rsidR="00E87A1C">
        <w: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CB37A4" w:rsidRDefault="00816F5D" w:rsidP="00BC61EC">
      <w:pPr>
        <w:pStyle w:val="ListParagraph"/>
        <w:keepNext/>
        <w:numPr>
          <w:ilvl w:val="0"/>
          <w:numId w:val="1"/>
        </w:numPr>
      </w:pPr>
      <w:r>
        <w:t>The &lt;DataType&gt; is specified by a valid CV term according to the mapping file i.e. data types mu</w:t>
      </w:r>
      <w:r w:rsidR="00E87A1C">
        <w:t>st be present in the PSI-MS CV.</w:t>
      </w:r>
    </w:p>
    <w:p w:rsidR="00596E20" w:rsidRDefault="00596E20" w:rsidP="00596E20"/>
    <w:p w:rsidR="00A4651F" w:rsidRDefault="00A4651F">
      <w:pPr>
        <w:jc w:val="left"/>
      </w:pPr>
      <w:r>
        <w:br w:type="page"/>
      </w:r>
    </w:p>
    <w:p w:rsidR="00BC61EC" w:rsidRDefault="00AF5EAD" w:rsidP="00BC61EC">
      <w:pPr>
        <w:keepNext/>
      </w:pPr>
      <w:r>
        <w:lastRenderedPageBreak/>
        <w:br/>
      </w:r>
      <w:r w:rsidR="004B2422" w:rsidRPr="004B2422">
        <w:rPr>
          <w:noProof/>
          <w:lang w:eastAsia="en-GB"/>
        </w:rPr>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6572BB">
      <w:pPr>
        <w:pStyle w:val="Caption"/>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This provides the ability to represent values for a &lt;Protein&gt; say, which refers to the complete set of &lt;Assay&gt; elements analysed, such as global identification scores, p-values for detecting dif</w:t>
      </w:r>
      <w:r w:rsidR="00B706A2">
        <w:t>ferential expression and so on.</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w:t>
      </w:r>
      <w:r w:rsidR="00E87A1C">
        <w:t>ents quantified regions in 2D RT</w:t>
      </w:r>
      <w:r w:rsidR="00FF23CC">
        <w:t xml:space="preserve"> versus m/z space, prior to matching processes in which multiple features are assigned as belonging to the same peptide</w:t>
      </w:r>
      <w:r w:rsidR="00E93D63">
        <w:t xml:space="preserve"> (captured as &lt;PeptideConsensus&gt;)</w:t>
      </w:r>
      <w:r w:rsidR="00B706A2">
        <w:t>.</w:t>
      </w:r>
    </w:p>
    <w:p w:rsidR="00CE119E" w:rsidRDefault="00CE119E" w:rsidP="00AF5EAD"/>
    <w:p w:rsidR="00313B48" w:rsidRDefault="00313B48" w:rsidP="00313B48">
      <w:pPr>
        <w:keepNext/>
      </w:pPr>
      <w:r w:rsidRPr="00313B48">
        <w:rPr>
          <w:noProof/>
          <w:lang w:eastAsia="en-GB"/>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w:t>
      </w:r>
      <w:proofErr w:type="gramStart"/>
      <w:r>
        <w:t>A</w:t>
      </w:r>
      <w:proofErr w:type="gramEnd"/>
      <w:r>
        <w:t xml:space="preserve"> example of a mzQuantML </w:t>
      </w:r>
      <w:r w:rsidR="006572BB">
        <w:t xml:space="preserve">file </w:t>
      </w:r>
      <w:r>
        <w:t>containing a &lt;</w:t>
      </w:r>
      <w:proofErr w:type="spellStart"/>
      <w:r>
        <w:t>GlobalQuantLayer</w:t>
      </w:r>
      <w:proofErr w:type="spellEnd"/>
      <w:r>
        <w:t>&gt; within a &lt;ProteinList&gt;. The &lt;ColumnDefintion&gt; describes the &lt;DataType&gt; elements in each column of the &lt;DataMatrix&gt;. The number of values in each &lt;Row&gt; must match t</w:t>
      </w:r>
      <w:r w:rsidR="00B706A2">
        <w:t>he number of &lt;Column&gt; elements.</w:t>
      </w:r>
    </w:p>
    <w:p w:rsidR="00451EF6" w:rsidRDefault="00451EF6" w:rsidP="00AF5EAD"/>
    <w:p w:rsidR="00E87A1C" w:rsidRDefault="00E87A1C" w:rsidP="00E87A1C">
      <w:pPr>
        <w:pStyle w:val="Heading2"/>
      </w:pPr>
      <w:r>
        <w:t>How to model specific quantification approaches</w:t>
      </w:r>
    </w:p>
    <w:p w:rsidR="00E87A1C" w:rsidRDefault="00E87A1C" w:rsidP="00AF5EAD"/>
    <w:p w:rsidR="000B4052" w:rsidRDefault="00E87A1C" w:rsidP="00E35F20">
      <w:pPr>
        <w:pStyle w:val="Heading2"/>
      </w:pPr>
      <w:r>
        <w:t xml:space="preserve">1. </w:t>
      </w:r>
      <w:r w:rsidR="00AB5750">
        <w:t>MS1 intensity based Label-free</w:t>
      </w:r>
    </w:p>
    <w:p w:rsidR="007A7CB0" w:rsidRDefault="007A7CB0" w:rsidP="00854744">
      <w:r>
        <w:t xml:space="preserve">Certain software packages (such as </w:t>
      </w:r>
      <w:r w:rsidR="00E87A1C">
        <w:t>‘</w:t>
      </w:r>
      <w:r>
        <w:t>Progenesis LC-MS</w:t>
      </w:r>
      <w:r w:rsidR="00E87A1C">
        <w:t>’</w:t>
      </w:r>
      <w:r>
        <w:t xml:space="preserve">),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596E20" w:rsidRPr="00596E20" w:rsidRDefault="00596E20" w:rsidP="007A7CB0">
      <w:pPr>
        <w:rPr>
          <w:i/>
        </w:rPr>
      </w:pPr>
      <w:r w:rsidRPr="00596E20">
        <w:rPr>
          <w:i/>
        </w:rPr>
        <w:t>See e</w:t>
      </w:r>
      <w:r w:rsidR="00032DE6" w:rsidRPr="00596E20">
        <w:rPr>
          <w:i/>
        </w:rPr>
        <w:t>xample file</w:t>
      </w:r>
      <w:r w:rsidR="008165CD">
        <w:rPr>
          <w:i/>
        </w:rPr>
        <w:t>s</w:t>
      </w:r>
      <w:r w:rsidR="00032DE6" w:rsidRPr="00596E20">
        <w:rPr>
          <w:i/>
        </w:rPr>
        <w:t>:</w:t>
      </w:r>
    </w:p>
    <w:p w:rsidR="007A7CB0" w:rsidRDefault="008E1722" w:rsidP="007A7CB0">
      <w:hyperlink r:id="rId15" w:history="1">
        <w:r w:rsidR="008165CD" w:rsidRPr="006D3A27">
          <w:rPr>
            <w:rStyle w:val="Hyperlink"/>
          </w:rPr>
          <w:t>http://code.google.com/p/mzquantml/source/browse/trunk/examples/version1.0-rc3/label-free/CPTAC-Progenesis-small-example.mzq</w:t>
        </w:r>
      </w:hyperlink>
    </w:p>
    <w:p w:rsidR="008165CD" w:rsidRDefault="008E1722" w:rsidP="007A7CB0">
      <w:hyperlink r:id="rId16" w:history="1">
        <w:r w:rsidR="008165CD" w:rsidRPr="006D3A27">
          <w:rPr>
            <w:rStyle w:val="Hyperlink"/>
          </w:rPr>
          <w:t>http://mzquantml.googlecode.com/svn/trunk/examples/version1.0-rc3/label-free/maxquant-label-free.mzq</w:t>
        </w:r>
      </w:hyperlink>
    </w:p>
    <w:p w:rsidR="00032DE6" w:rsidRDefault="00032DE6" w:rsidP="007A7CB0"/>
    <w:p w:rsidR="007A7CB0" w:rsidRDefault="00E87A1C" w:rsidP="00E35F20">
      <w:pPr>
        <w:pStyle w:val="Heading2"/>
      </w:pPr>
      <w:bookmarkStart w:id="5" w:name="_Toc310412871"/>
      <w:r>
        <w:t xml:space="preserve">2. </w:t>
      </w:r>
      <w:r w:rsidR="007A7CB0" w:rsidRPr="0053349C">
        <w:t>MS1 l</w:t>
      </w:r>
      <w:r w:rsidR="007A7CB0">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w:t>
      </w:r>
      <w:r w:rsidR="00E87A1C">
        <w:t xml:space="preserve"> Da</w:t>
      </w:r>
      <w:r>
        <w:t xml:space="preserve"> shift for Lys and +10</w:t>
      </w:r>
      <w:r w:rsidR="00E87A1C">
        <w:t xml:space="preserve"> Da</w:t>
      </w:r>
      <w:r>
        <w:t xml:space="preserve"> shift for Arg, analysed in </w:t>
      </w:r>
      <w:r w:rsidR="00AD3329">
        <w:t xml:space="preserve">a single </w:t>
      </w:r>
      <w:r>
        <w:t>run</w:t>
      </w:r>
      <w:r w:rsidR="00AD3329">
        <w:t>, exported from the SILACAnalyzer tool within OpenMS</w:t>
      </w:r>
      <w:r>
        <w:t>.</w:t>
      </w:r>
    </w:p>
    <w:p w:rsidR="007A7CB0" w:rsidRDefault="007A7CB0" w:rsidP="002D5F1D"/>
    <w:p w:rsidR="007A7CB0" w:rsidRPr="002D5F1D" w:rsidRDefault="007A7CB0" w:rsidP="002D5F1D">
      <w:pPr>
        <w:rPr>
          <w:i/>
        </w:rPr>
      </w:pPr>
      <w:r w:rsidRPr="002D5F1D">
        <w:rPr>
          <w:i/>
        </w:rPr>
        <w:t>See example file</w:t>
      </w:r>
      <w:r w:rsidR="006D28C1" w:rsidRPr="002D5F1D">
        <w:rPr>
          <w:i/>
        </w:rPr>
        <w:t>s</w:t>
      </w:r>
      <w:r w:rsidRPr="002D5F1D">
        <w:rPr>
          <w:i/>
        </w:rPr>
        <w:t>:</w:t>
      </w:r>
    </w:p>
    <w:p w:rsidR="007A7CB0" w:rsidRDefault="008E1722" w:rsidP="007A7CB0">
      <w:hyperlink r:id="rId17" w:history="1">
        <w:r w:rsidR="006D28C1" w:rsidRPr="006D3A27">
          <w:rPr>
            <w:rStyle w:val="Hyperlink"/>
          </w:rPr>
          <w:t>http://mzquantml.googlecode.com/svn/trunk/examples/version1.0-rc3/MS1Label/maxquant-silac.mzq</w:t>
        </w:r>
      </w:hyperlink>
    </w:p>
    <w:p w:rsidR="006D28C1" w:rsidRDefault="008E1722" w:rsidP="007A7CB0">
      <w:hyperlink r:id="rId18" w:history="1">
        <w:r w:rsidR="006D28C1" w:rsidRPr="006D3A27">
          <w:rPr>
            <w:rStyle w:val="Hyperlink"/>
          </w:rPr>
          <w:t>http://code.google.com/p/mzquantml/source/browse/trunk/examples/version1.0-rc3/MS1Label/oms-data-silacanalyzer.mzq</w:t>
        </w:r>
      </w:hyperlink>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w:t>
      </w:r>
      <w:r w:rsidR="00661FBE">
        <w:t>s</w:t>
      </w:r>
      <w:r w:rsidR="007A7CB0">
        <w:t xml:space="preserve">Group&gt;. One of the &lt;Assay&gt; elements </w:t>
      </w:r>
      <w:r w:rsidR="00020770">
        <w:t>must</w:t>
      </w:r>
      <w:r w:rsidR="007A7CB0">
        <w:t xml:space="preserve"> contain details of the modification used to differentiate the peptide, such a</w:t>
      </w:r>
      <w:r w:rsidR="00882F3F">
        <w:t>s the mass shift for the heavy Lys/A</w:t>
      </w:r>
      <w:r w:rsidR="007A7CB0">
        <w:t>rg</w:t>
      </w:r>
      <w:r w:rsidR="00020770">
        <w:t>, the other &lt;Assay&gt; element must state that it is unmodified</w:t>
      </w:r>
      <w:r w:rsidR="00C96073">
        <w:t xml:space="preserve"> using the appropriate CV term</w:t>
      </w:r>
      <w:r w:rsidR="00B706A2">
        <w:t>.</w:t>
      </w:r>
    </w:p>
    <w:p w:rsidR="007A7CB0" w:rsidRDefault="007A7CB0" w:rsidP="002D5F1D"/>
    <w:p w:rsidR="007A7CB0" w:rsidRPr="00571CFC" w:rsidRDefault="007A7CB0" w:rsidP="00227732">
      <w:r>
        <w:t>If the data exporter wishes to communicate the full evidence trail, the primary results from analysis of each &lt;RawFile</w:t>
      </w:r>
      <w:r w:rsidR="00661FBE">
        <w:t>s</w:t>
      </w:r>
      <w:r>
        <w:t xml:space="preserv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E87A1C" w:rsidP="00404D16">
      <w:pPr>
        <w:pStyle w:val="Heading2"/>
      </w:pPr>
      <w:bookmarkStart w:id="6" w:name="_Toc310412872"/>
      <w:r>
        <w:lastRenderedPageBreak/>
        <w:t xml:space="preserve">3. </w:t>
      </w:r>
      <w:r w:rsidR="007A7CB0">
        <w:t>MS2 spectral counting</w:t>
      </w:r>
      <w:bookmarkEnd w:id="6"/>
    </w:p>
    <w:p w:rsidR="007A7CB0" w:rsidRDefault="007A7CB0" w:rsidP="002D5F1D">
      <w:r w:rsidRPr="002D5F1D">
        <w:t xml:space="preserve">MS2 spectral counting approaches use the number of </w:t>
      </w:r>
      <w:r w:rsidR="00854744" w:rsidRPr="002D5F1D">
        <w:t>PSMs</w:t>
      </w:r>
      <w:r w:rsidRPr="002D5F1D">
        <w:t xml:space="preserve"> assigned to a given protein to estimate</w:t>
      </w:r>
      <w:r>
        <w:t xml:space="preserve"> the protein abundance in the sample, following a variety of different normalisation schemes. As such, there is no requirement to model the intensity of MS1 features or provide QuantLayers on the &lt;PeptideConsensusList&gt;. A &lt;PeptideConsensusList&gt; </w:t>
      </w:r>
      <w:r w:rsidR="00B50A7F">
        <w:t>may</w:t>
      </w:r>
      <w:r>
        <w:t xml:space="preserve"> be provided to report the peptide sequences identified, although if accompanying mzIdentML files exist, it is not </w:t>
      </w:r>
      <w:r w:rsidR="006675BE">
        <w:t>required</w:t>
      </w:r>
      <w:r>
        <w:t xml:space="preserve">. QuantLayers </w:t>
      </w:r>
      <w:r w:rsidR="00C038E7">
        <w:t>should</w:t>
      </w:r>
      <w:r>
        <w:t xml:space="preserve"> only be provided on the &lt;ProteinGroupList&gt; and/or &lt;ProteinList&gt; to capture the abundance of proteins wi</w:t>
      </w:r>
      <w:r w:rsidR="00B706A2">
        <w:t>thin assays or study variables.</w:t>
      </w:r>
    </w:p>
    <w:p w:rsidR="004E53A0" w:rsidRPr="00596E20" w:rsidRDefault="004E53A0" w:rsidP="007A7CB0"/>
    <w:p w:rsidR="007A7CB0" w:rsidRPr="00D34AED" w:rsidRDefault="007A7CB0" w:rsidP="007A7CB0">
      <w:r w:rsidRPr="00D34AED">
        <w:rPr>
          <w:i/>
        </w:rPr>
        <w:t>See example file</w:t>
      </w:r>
      <w:r w:rsidR="001A0BFB">
        <w:rPr>
          <w:i/>
        </w:rPr>
        <w:t>s</w:t>
      </w:r>
      <w:r w:rsidRPr="00D34AED">
        <w:rPr>
          <w:i/>
        </w:rPr>
        <w:t>:</w:t>
      </w:r>
    </w:p>
    <w:p w:rsidR="007A7CB0" w:rsidRDefault="008E1722" w:rsidP="007A7CB0">
      <w:hyperlink r:id="rId19" w:history="1">
        <w:r w:rsidR="001A0BFB" w:rsidRPr="006D3A27">
          <w:rPr>
            <w:rStyle w:val="Hyperlink"/>
          </w:rPr>
          <w:t>http://code.google.com/p/mzquantml/source/browse/trunk/examples/version1.0-rc3/spectral-count/emPai_example_from_xTracker.mzq</w:t>
        </w:r>
      </w:hyperlink>
    </w:p>
    <w:p w:rsidR="001A0BFB" w:rsidRPr="00D34AED" w:rsidRDefault="008E1722" w:rsidP="007A7CB0">
      <w:hyperlink r:id="rId20" w:history="1">
        <w:r w:rsidR="001A0BFB" w:rsidRPr="006D3A27">
          <w:rPr>
            <w:rStyle w:val="Hyperlink"/>
          </w:rPr>
          <w:t>http://code.google.com/p/mzquantml/source/browse/trunk/examples/version1.0-rc3/spectral-count/mzQuantML_draft_spectralCount_from_Excel_MPC.mzq</w:t>
        </w:r>
      </w:hyperlink>
    </w:p>
    <w:p w:rsidR="007A7CB0" w:rsidRDefault="007A7CB0" w:rsidP="007A7CB0">
      <w:pPr>
        <w:spacing w:line="240" w:lineRule="auto"/>
      </w:pPr>
    </w:p>
    <w:p w:rsidR="007A7CB0" w:rsidRDefault="00E87A1C" w:rsidP="001928A4">
      <w:pPr>
        <w:pStyle w:val="Heading2"/>
      </w:pPr>
      <w:bookmarkStart w:id="7" w:name="_Toc310412873"/>
      <w:r>
        <w:t xml:space="preserve">4. </w:t>
      </w:r>
      <w:r w:rsidR="007A7CB0" w:rsidRPr="0053349C">
        <w:t>MS2 tag-based</w:t>
      </w:r>
      <w:bookmarkEnd w:id="7"/>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w:t>
      </w:r>
      <w:r w:rsidR="00E87A1C">
        <w:t xml:space="preserve">4plex </w:t>
      </w:r>
      <w:r>
        <w:t xml:space="preserve">iTRAQ with </w:t>
      </w:r>
      <w:r w:rsidR="00E87A1C">
        <w:t xml:space="preserve">the </w:t>
      </w:r>
      <w:r>
        <w:t xml:space="preserve">tags 114, 115, 116 and 117 Da in </w:t>
      </w:r>
      <w:r w:rsidR="00405ECB">
        <w:t>a single run</w:t>
      </w:r>
      <w:r>
        <w:t xml:space="preserve"> is described. </w:t>
      </w:r>
      <w:r w:rsidR="00E5100C">
        <w:t xml:space="preserve">The concept of a &lt;Feature&gt; describes a region </w:t>
      </w:r>
      <w:proofErr w:type="gramStart"/>
      <w:r w:rsidR="00E5100C">
        <w:t>on a</w:t>
      </w:r>
      <w:proofErr w:type="gramEnd"/>
      <w:r w:rsidR="00E5100C">
        <w:t xml:space="preserve">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w:t>
      </w:r>
      <w:r w:rsidR="00B706A2">
        <w:t>a single value for the peptide.</w:t>
      </w:r>
    </w:p>
    <w:p w:rsidR="007A7CB0" w:rsidRPr="00D34AED" w:rsidRDefault="007A7CB0" w:rsidP="007A7CB0">
      <w:r w:rsidRPr="00D34AED">
        <w:rPr>
          <w:i/>
        </w:rPr>
        <w:t>See example file</w:t>
      </w:r>
      <w:r w:rsidR="00BF7122">
        <w:rPr>
          <w:i/>
        </w:rPr>
        <w:t>s</w:t>
      </w:r>
      <w:r w:rsidRPr="00D34AED">
        <w:t>:</w:t>
      </w:r>
    </w:p>
    <w:p w:rsidR="007B3469" w:rsidRDefault="008E1722" w:rsidP="007B3469">
      <w:hyperlink r:id="rId21" w:history="1">
        <w:r w:rsidR="00BF7122" w:rsidRPr="006D3A27">
          <w:rPr>
            <w:rStyle w:val="Hyperlink"/>
          </w:rPr>
          <w:t>http://code.google.com/p/mzquantml/source/browse/trunk/examples/version1.0-rc3/MS2Tag/iTraq_4plex_example_from_xTracker.mzq</w:t>
        </w:r>
      </w:hyperlink>
    </w:p>
    <w:p w:rsidR="00BF7122" w:rsidRDefault="008E1722" w:rsidP="007B3469">
      <w:hyperlink r:id="rId22" w:history="1">
        <w:r w:rsidR="00BF7122" w:rsidRPr="006D3A27">
          <w:rPr>
            <w:rStyle w:val="Hyperlink"/>
          </w:rPr>
          <w:t>http://code.google.com/p/mzquantml/source/browse/trunk/examples/version1.0-rc3/MS2Tag/oms-data-itraqanalyzer-id.mzq</w:t>
        </w:r>
      </w:hyperlink>
    </w:p>
    <w:p w:rsidR="0084537A" w:rsidRDefault="0084537A" w:rsidP="00F609BA"/>
    <w:p w:rsidR="0084537A" w:rsidRDefault="00FF02A3" w:rsidP="00F609BA">
      <w:pPr>
        <w:rPr>
          <w:b/>
        </w:rPr>
      </w:pPr>
      <w:r>
        <w:rPr>
          <w:b/>
        </w:rPr>
        <w:lastRenderedPageBreak/>
        <w:t xml:space="preserve">Linkage from mzQuantML to mzIdentML and </w:t>
      </w:r>
      <w:proofErr w:type="spellStart"/>
      <w:r>
        <w:rPr>
          <w:b/>
        </w:rPr>
        <w:t>mzML</w:t>
      </w:r>
      <w:proofErr w:type="spellEnd"/>
    </w:p>
    <w:p w:rsidR="00FF02A3" w:rsidRPr="00FF02A3" w:rsidRDefault="00FF02A3" w:rsidP="00F609BA">
      <w:r>
        <w:t xml:space="preserve">An mzQuantML may have been generated by software that used </w:t>
      </w:r>
      <w:proofErr w:type="spellStart"/>
      <w:r>
        <w:t>mzML</w:t>
      </w:r>
      <w:proofErr w:type="spellEnd"/>
      <w:r>
        <w:t xml:space="preserve"> for raw data input and mzIdentML for loading PSMs and/or proteins identified by a search engine. </w:t>
      </w:r>
      <w:r w:rsidR="009D0736">
        <w:t xml:space="preserve">The link into an </w:t>
      </w:r>
      <w:proofErr w:type="spellStart"/>
      <w:r w:rsidR="009D0736">
        <w:t>mzML</w:t>
      </w:r>
      <w:proofErr w:type="spellEnd"/>
      <w:r w:rsidR="009D0736">
        <w:t xml:space="preserve"> file for raw data is provided via &lt;</w:t>
      </w:r>
      <w:proofErr w:type="spellStart"/>
      <w:r w:rsidR="009D0736">
        <w:t>rawFilesGroup</w:t>
      </w:r>
      <w:proofErr w:type="spellEnd"/>
      <w:r w:rsidR="009D0736">
        <w:t>&gt; and m/z and RT coordinates on features identified from that &lt;</w:t>
      </w:r>
      <w:proofErr w:type="spellStart"/>
      <w:r w:rsidR="009D0736">
        <w:t>RawFilesGroup</w:t>
      </w:r>
      <w:proofErr w:type="spellEnd"/>
      <w:r w:rsidR="009D0736">
        <w:t>&gt;.</w:t>
      </w:r>
      <w:r w:rsidR="00921AC6">
        <w:t xml:space="preserve"> </w:t>
      </w:r>
      <w:r w:rsidR="00921AC6" w:rsidRPr="00921AC6">
        <w:rPr>
          <w:highlight w:val="yellow"/>
        </w:rPr>
        <w:t>If multiple &lt;</w:t>
      </w:r>
      <w:proofErr w:type="spellStart"/>
      <w:r w:rsidR="00921AC6" w:rsidRPr="00921AC6">
        <w:rPr>
          <w:highlight w:val="yellow"/>
        </w:rPr>
        <w:t>RawFile</w:t>
      </w:r>
      <w:proofErr w:type="spellEnd"/>
      <w:r w:rsidR="00921AC6" w:rsidRPr="00921AC6">
        <w:rPr>
          <w:highlight w:val="yellow"/>
        </w:rPr>
        <w:t>&gt; elements are provided within a group, for example if pre-fractionation has occurred, &lt;Feature&gt; elements SHO</w:t>
      </w:r>
      <w:r w:rsidR="00921AC6" w:rsidRPr="00CE0EF6">
        <w:rPr>
          <w:highlight w:val="yellow"/>
        </w:rPr>
        <w:t>ULD be to complete</w:t>
      </w:r>
    </w:p>
    <w:p w:rsidR="009D0736" w:rsidRPr="009D0736" w:rsidRDefault="009D0736" w:rsidP="009D0736">
      <w:pPr>
        <w:spacing w:after="0" w:line="240" w:lineRule="auto"/>
        <w:rPr>
          <w:rFonts w:ascii="Courier New" w:hAnsi="Courier New" w:cs="Courier New"/>
          <w:sz w:val="18"/>
          <w:szCs w:val="18"/>
        </w:rPr>
      </w:pPr>
      <w:r w:rsidRPr="009D0736">
        <w:rPr>
          <w:rFonts w:ascii="Courier New" w:hAnsi="Courier New" w:cs="Courier New"/>
          <w:sz w:val="18"/>
          <w:szCs w:val="18"/>
        </w:rPr>
        <w:t>&lt;</w:t>
      </w:r>
      <w:proofErr w:type="spellStart"/>
      <w:r w:rsidRPr="009D0736">
        <w:rPr>
          <w:rFonts w:ascii="Courier New" w:hAnsi="Courier New" w:cs="Courier New"/>
          <w:sz w:val="18"/>
          <w:szCs w:val="18"/>
        </w:rPr>
        <w:t>RawFilesGroup</w:t>
      </w:r>
      <w:proofErr w:type="spellEnd"/>
      <w:r w:rsidRPr="009D0736">
        <w:rPr>
          <w:rFonts w:ascii="Courier New" w:hAnsi="Courier New" w:cs="Courier New"/>
          <w:sz w:val="18"/>
          <w:szCs w:val="18"/>
        </w:rPr>
        <w:t xml:space="preserve"> id="rg_0"&gt;</w:t>
      </w:r>
    </w:p>
    <w:p w:rsidR="009D0736" w:rsidRPr="009D0736" w:rsidRDefault="009D0736" w:rsidP="009D0736">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w:t>
      </w:r>
      <w:proofErr w:type="spellStart"/>
      <w:r w:rsidRPr="009D0736">
        <w:rPr>
          <w:rFonts w:ascii="Courier New" w:hAnsi="Courier New" w:cs="Courier New"/>
          <w:sz w:val="18"/>
          <w:szCs w:val="18"/>
        </w:rPr>
        <w:t>RawFile</w:t>
      </w:r>
      <w:proofErr w:type="spellEnd"/>
      <w:r w:rsidRPr="009D0736">
        <w:rPr>
          <w:rFonts w:ascii="Courier New" w:hAnsi="Courier New" w:cs="Courier New"/>
          <w:sz w:val="18"/>
          <w:szCs w:val="18"/>
        </w:rPr>
        <w:t xml:space="preserve"> location="mam_042408o_CPTAC_study6_6B011.mzML" id="raw_0"/&gt;</w:t>
      </w:r>
    </w:p>
    <w:p w:rsidR="00B62DB2" w:rsidRDefault="009D0736" w:rsidP="00B62DB2">
      <w:pPr>
        <w:spacing w:after="0" w:line="240" w:lineRule="auto"/>
        <w:rPr>
          <w:rFonts w:ascii="Courier New" w:hAnsi="Courier New" w:cs="Courier New"/>
          <w:sz w:val="18"/>
          <w:szCs w:val="18"/>
        </w:rPr>
      </w:pPr>
      <w:r w:rsidRPr="009D0736">
        <w:rPr>
          <w:rFonts w:ascii="Courier New" w:hAnsi="Courier New" w:cs="Courier New"/>
          <w:sz w:val="18"/>
          <w:szCs w:val="18"/>
        </w:rPr>
        <w:t>&lt;/</w:t>
      </w:r>
      <w:proofErr w:type="spellStart"/>
      <w:r w:rsidRPr="009D0736">
        <w:rPr>
          <w:rFonts w:ascii="Courier New" w:hAnsi="Courier New" w:cs="Courier New"/>
          <w:sz w:val="18"/>
          <w:szCs w:val="18"/>
        </w:rPr>
        <w:t>RawFilesGroup</w:t>
      </w:r>
      <w:proofErr w:type="spellEnd"/>
      <w:r w:rsidRPr="009D0736">
        <w:rPr>
          <w:rFonts w:ascii="Courier New" w:hAnsi="Courier New" w:cs="Courier New"/>
          <w:sz w:val="18"/>
          <w:szCs w:val="18"/>
        </w:rPr>
        <w:t>&gt;</w:t>
      </w:r>
      <w:r w:rsidR="00B62DB2" w:rsidRPr="00B62DB2">
        <w:rPr>
          <w:rFonts w:ascii="Courier New" w:hAnsi="Courier New" w:cs="Courier New"/>
          <w:sz w:val="18"/>
          <w:szCs w:val="18"/>
        </w:rPr>
        <w:t xml:space="preserve"> </w:t>
      </w:r>
    </w:p>
    <w:p w:rsidR="00B62DB2" w:rsidRDefault="00B62DB2" w:rsidP="00B62DB2">
      <w:pPr>
        <w:spacing w:after="0" w:line="240" w:lineRule="auto"/>
        <w:rPr>
          <w:rFonts w:ascii="Courier New" w:hAnsi="Courier New" w:cs="Courier New"/>
          <w:sz w:val="18"/>
          <w:szCs w:val="18"/>
        </w:rPr>
      </w:pP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 xml:space="preserve">FeatureList id="Flist0" </w:t>
      </w:r>
      <w:proofErr w:type="spellStart"/>
      <w:r w:rsidRPr="00B62DB2">
        <w:rPr>
          <w:rFonts w:ascii="Courier New" w:hAnsi="Courier New" w:cs="Courier New"/>
          <w:sz w:val="18"/>
          <w:szCs w:val="18"/>
        </w:rPr>
        <w:t>rawFilesGroup_ref</w:t>
      </w:r>
      <w:proofErr w:type="spellEnd"/>
      <w:r w:rsidRPr="00B62DB2">
        <w:rPr>
          <w:rFonts w:ascii="Courier New" w:hAnsi="Courier New" w:cs="Courier New"/>
          <w:sz w:val="18"/>
          <w:szCs w:val="18"/>
        </w:rPr>
        <w:t>="rg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 xml:space="preserve">&lt;Feature charge="3" </w:t>
      </w:r>
      <w:proofErr w:type="spellStart"/>
      <w:r w:rsidRPr="00B62DB2">
        <w:rPr>
          <w:rFonts w:ascii="Courier New" w:hAnsi="Courier New" w:cs="Courier New"/>
          <w:sz w:val="18"/>
          <w:szCs w:val="18"/>
        </w:rPr>
        <w:t>mz</w:t>
      </w:r>
      <w:proofErr w:type="spellEnd"/>
      <w:r w:rsidRPr="00B62DB2">
        <w:rPr>
          <w:rFonts w:ascii="Courier New" w:hAnsi="Courier New" w:cs="Courier New"/>
          <w:sz w:val="18"/>
          <w:szCs w:val="18"/>
        </w:rPr>
        <w:t xml:space="preserve">="398.871" </w:t>
      </w:r>
      <w:proofErr w:type="spellStart"/>
      <w:proofErr w:type="gramStart"/>
      <w:r w:rsidRPr="00B62DB2">
        <w:rPr>
          <w:rFonts w:ascii="Courier New" w:hAnsi="Courier New" w:cs="Courier New"/>
          <w:sz w:val="18"/>
          <w:szCs w:val="18"/>
        </w:rPr>
        <w:t>rt</w:t>
      </w:r>
      <w:proofErr w:type="spellEnd"/>
      <w:proofErr w:type="gramEnd"/>
      <w:r w:rsidRPr="00B62DB2">
        <w:rPr>
          <w:rFonts w:ascii="Courier New" w:hAnsi="Courier New" w:cs="Courier New"/>
          <w:sz w:val="18"/>
          <w:szCs w:val="18"/>
        </w:rPr>
        <w:t>="38.47" id="ft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w:t>
      </w:r>
      <w:proofErr w:type="spellStart"/>
      <w:r w:rsidRPr="00B62DB2">
        <w:rPr>
          <w:rFonts w:ascii="Courier New" w:hAnsi="Courier New" w:cs="Courier New"/>
          <w:sz w:val="18"/>
          <w:szCs w:val="18"/>
        </w:rPr>
        <w:t>MassTrace</w:t>
      </w:r>
      <w:proofErr w:type="spellEnd"/>
      <w:r w:rsidRPr="00B62DB2">
        <w:rPr>
          <w:rFonts w:ascii="Courier New" w:hAnsi="Courier New" w:cs="Courier New"/>
          <w:sz w:val="18"/>
          <w:szCs w:val="18"/>
        </w:rPr>
        <w:t>&gt;38.016 398.871 38.923 399.871&lt;/</w:t>
      </w:r>
      <w:proofErr w:type="spellStart"/>
      <w:r w:rsidRPr="00B62DB2">
        <w:rPr>
          <w:rFonts w:ascii="Courier New" w:hAnsi="Courier New" w:cs="Courier New"/>
          <w:sz w:val="18"/>
          <w:szCs w:val="18"/>
        </w:rPr>
        <w:t>MassTrace</w:t>
      </w:r>
      <w:proofErr w:type="spellEnd"/>
      <w:r w:rsidRPr="00B62DB2">
        <w:rPr>
          <w:rFonts w:ascii="Courier New" w:hAnsi="Courier New" w:cs="Courier New"/>
          <w:sz w:val="18"/>
          <w:szCs w:val="18"/>
        </w:rPr>
        <w:t>&gt;</w:t>
      </w:r>
    </w:p>
    <w:p w:rsidR="00AA4C3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gt;</w:t>
      </w:r>
    </w:p>
    <w:p w:rsidR="00AA4C32" w:rsidRPr="009D0736" w:rsidRDefault="00AA4C32" w:rsidP="00B62DB2">
      <w:pPr>
        <w:spacing w:after="0" w:line="240" w:lineRule="auto"/>
        <w:rPr>
          <w:rFonts w:ascii="Courier New" w:hAnsi="Courier New" w:cs="Courier New"/>
          <w:sz w:val="18"/>
          <w:szCs w:val="18"/>
        </w:rPr>
      </w:pPr>
      <w:r>
        <w:rPr>
          <w:rFonts w:ascii="Courier New" w:hAnsi="Courier New" w:cs="Courier New"/>
          <w:sz w:val="18"/>
          <w:szCs w:val="18"/>
        </w:rPr>
        <w:t>...</w:t>
      </w:r>
    </w:p>
    <w:p w:rsidR="00FF02A3" w:rsidRDefault="00FF02A3" w:rsidP="00F609BA"/>
    <w:p w:rsidR="009D0736" w:rsidRDefault="00031C3D" w:rsidP="0084537A">
      <w:pPr>
        <w:pStyle w:val="Heading2"/>
        <w:rPr>
          <w:b w:val="0"/>
        </w:rPr>
      </w:pPr>
      <w:r>
        <w:rPr>
          <w:b w:val="0"/>
        </w:rPr>
        <w:t>For associating to identification files in mzIdentML, the following elements are used.</w:t>
      </w:r>
    </w:p>
    <w:p w:rsidR="00F24B97" w:rsidRPr="00F24B97" w:rsidRDefault="00F24B97" w:rsidP="00F24B97">
      <w:pPr>
        <w:spacing w:after="0" w:line="240" w:lineRule="auto"/>
        <w:rPr>
          <w:rFonts w:ascii="Courier New" w:hAnsi="Courier New" w:cs="Courier New"/>
          <w:sz w:val="18"/>
          <w:szCs w:val="18"/>
        </w:rPr>
      </w:pPr>
      <w:r w:rsidRPr="00F24B97">
        <w:rPr>
          <w:rFonts w:ascii="Courier New" w:hAnsi="Courier New" w:cs="Courier New"/>
          <w:sz w:val="18"/>
          <w:szCs w:val="18"/>
        </w:rPr>
        <w:t>&lt;</w:t>
      </w:r>
      <w:proofErr w:type="spellStart"/>
      <w:r w:rsidRPr="00F24B97">
        <w:rPr>
          <w:rFonts w:ascii="Courier New" w:hAnsi="Courier New" w:cs="Courier New"/>
          <w:sz w:val="18"/>
          <w:szCs w:val="18"/>
        </w:rPr>
        <w:t>IdentificationFiles</w:t>
      </w:r>
      <w:proofErr w:type="spellEnd"/>
      <w:r w:rsidRPr="00F24B97">
        <w:rPr>
          <w:rFonts w:ascii="Courier New" w:hAnsi="Courier New" w:cs="Courier New"/>
          <w:sz w:val="18"/>
          <w:szCs w:val="18"/>
        </w:rPr>
        <w:t>&gt;</w:t>
      </w:r>
    </w:p>
    <w:p w:rsidR="00F24B97" w:rsidRPr="00F24B97" w:rsidRDefault="00F24B97" w:rsidP="00F24B97">
      <w:pPr>
        <w:spacing w:after="0" w:line="240" w:lineRule="auto"/>
        <w:rPr>
          <w:rFonts w:ascii="Courier New" w:hAnsi="Courier New" w:cs="Courier New"/>
          <w:sz w:val="18"/>
          <w:szCs w:val="18"/>
        </w:rPr>
      </w:pPr>
      <w:r w:rsidRPr="00F24B97">
        <w:rPr>
          <w:rFonts w:ascii="Courier New" w:hAnsi="Courier New" w:cs="Courier New"/>
          <w:sz w:val="18"/>
          <w:szCs w:val="18"/>
        </w:rPr>
        <w:t xml:space="preserve">  &lt;</w:t>
      </w:r>
      <w:proofErr w:type="spellStart"/>
      <w:r w:rsidRPr="00F24B97">
        <w:rPr>
          <w:rFonts w:ascii="Courier New" w:hAnsi="Courier New" w:cs="Courier New"/>
          <w:sz w:val="18"/>
          <w:szCs w:val="18"/>
        </w:rPr>
        <w:t>IdentificationFile</w:t>
      </w:r>
      <w:proofErr w:type="spellEnd"/>
      <w:r w:rsidRPr="00F24B97">
        <w:rPr>
          <w:rFonts w:ascii="Courier New" w:hAnsi="Courier New" w:cs="Courier New"/>
          <w:sz w:val="18"/>
          <w:szCs w:val="18"/>
        </w:rPr>
        <w:t xml:space="preserve"> </w:t>
      </w:r>
      <w:proofErr w:type="spellStart"/>
      <w:r w:rsidRPr="00F24B97">
        <w:rPr>
          <w:rFonts w:ascii="Courier New" w:hAnsi="Courier New" w:cs="Courier New"/>
          <w:sz w:val="18"/>
          <w:szCs w:val="18"/>
        </w:rPr>
        <w:t>searchDatabase_ref</w:t>
      </w:r>
      <w:proofErr w:type="spellEnd"/>
      <w:r w:rsidRPr="00F24B97">
        <w:rPr>
          <w:rFonts w:ascii="Courier New" w:hAnsi="Courier New" w:cs="Courier New"/>
          <w:sz w:val="18"/>
          <w:szCs w:val="18"/>
        </w:rPr>
        <w:t xml:space="preserve">="SD1" location="file:// </w:t>
      </w:r>
      <w:proofErr w:type="spellStart"/>
      <w:r w:rsidRPr="00F24B97">
        <w:rPr>
          <w:rFonts w:ascii="Courier New" w:hAnsi="Courier New" w:cs="Courier New"/>
          <w:sz w:val="18"/>
          <w:szCs w:val="18"/>
        </w:rPr>
        <w:t>idents.mzid</w:t>
      </w:r>
      <w:proofErr w:type="spellEnd"/>
      <w:r w:rsidRPr="00F24B97">
        <w:rPr>
          <w:rFonts w:ascii="Courier New" w:hAnsi="Courier New" w:cs="Courier New"/>
          <w:sz w:val="18"/>
          <w:szCs w:val="18"/>
        </w:rPr>
        <w:t>" id="idfile_1"/&gt;</w:t>
      </w:r>
    </w:p>
    <w:p w:rsidR="00031C3D" w:rsidRPr="00F24B97" w:rsidRDefault="00F24B97" w:rsidP="00F24B97">
      <w:pPr>
        <w:spacing w:after="0" w:line="240" w:lineRule="auto"/>
        <w:rPr>
          <w:rFonts w:ascii="Courier New" w:hAnsi="Courier New" w:cs="Courier New"/>
          <w:sz w:val="18"/>
          <w:szCs w:val="18"/>
        </w:rPr>
      </w:pPr>
      <w:r w:rsidRPr="00F24B97">
        <w:rPr>
          <w:rFonts w:ascii="Courier New" w:hAnsi="Courier New" w:cs="Courier New"/>
          <w:sz w:val="18"/>
          <w:szCs w:val="18"/>
        </w:rPr>
        <w:t>&lt;/</w:t>
      </w:r>
      <w:proofErr w:type="spellStart"/>
      <w:r w:rsidRPr="00F24B97">
        <w:rPr>
          <w:rFonts w:ascii="Courier New" w:hAnsi="Courier New" w:cs="Courier New"/>
          <w:sz w:val="18"/>
          <w:szCs w:val="18"/>
        </w:rPr>
        <w:t>IdentificationFiles</w:t>
      </w:r>
      <w:proofErr w:type="spellEnd"/>
      <w:r w:rsidRPr="00F24B97">
        <w:rPr>
          <w:rFonts w:ascii="Courier New" w:hAnsi="Courier New" w:cs="Courier New"/>
          <w:sz w:val="18"/>
          <w:szCs w:val="18"/>
        </w:rPr>
        <w:t>&gt;</w:t>
      </w:r>
    </w:p>
    <w:p w:rsidR="00921AC6" w:rsidRPr="00F24B97" w:rsidRDefault="00921AC6" w:rsidP="00921AC6">
      <w:pPr>
        <w:rPr>
          <w:rFonts w:ascii="Courier New" w:hAnsi="Courier New" w:cs="Courier New"/>
          <w:sz w:val="18"/>
          <w:szCs w:val="18"/>
        </w:rPr>
      </w:pP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lt;PeptideConsensus </w:t>
      </w:r>
      <w:proofErr w:type="spellStart"/>
      <w:r w:rsidRPr="00F24B97">
        <w:rPr>
          <w:rFonts w:ascii="Courier New" w:hAnsi="Courier New" w:cs="Courier New"/>
          <w:sz w:val="16"/>
          <w:szCs w:val="16"/>
        </w:rPr>
        <w:t>searchDatabase_ref</w:t>
      </w:r>
      <w:proofErr w:type="spellEnd"/>
      <w:r w:rsidRPr="00F24B97">
        <w:rPr>
          <w:rFonts w:ascii="Courier New" w:hAnsi="Courier New" w:cs="Courier New"/>
          <w:sz w:val="16"/>
          <w:szCs w:val="16"/>
        </w:rPr>
        <w:t>="SD1" charge="2" id="pep_GAPEIDVLEGETDTK_2_21711"&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PeptideSequence&gt;GAPEIDVLEGETDTK&lt;/PeptideSequence&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w:t>
      </w:r>
      <w:proofErr w:type="spellStart"/>
      <w:r w:rsidRPr="00F24B97">
        <w:rPr>
          <w:rFonts w:ascii="Courier New" w:hAnsi="Courier New" w:cs="Courier New"/>
          <w:sz w:val="16"/>
          <w:szCs w:val="16"/>
        </w:rPr>
        <w:t>EvidenceRef</w:t>
      </w:r>
      <w:proofErr w:type="spellEnd"/>
      <w:r w:rsidRPr="00F24B97">
        <w:rPr>
          <w:rFonts w:ascii="Courier New" w:hAnsi="Courier New" w:cs="Courier New"/>
          <w:sz w:val="16"/>
          <w:szCs w:val="16"/>
        </w:rPr>
        <w:t xml:space="preserve"> </w:t>
      </w:r>
      <w:proofErr w:type="spellStart"/>
      <w:r w:rsidRPr="00F24B97">
        <w:rPr>
          <w:rFonts w:ascii="Courier New" w:hAnsi="Courier New" w:cs="Courier New"/>
          <w:sz w:val="16"/>
          <w:szCs w:val="16"/>
        </w:rPr>
        <w:t>feature_ref</w:t>
      </w:r>
      <w:proofErr w:type="spellEnd"/>
      <w:r w:rsidRPr="00F24B97">
        <w:rPr>
          <w:rFonts w:ascii="Courier New" w:hAnsi="Courier New" w:cs="Courier New"/>
          <w:sz w:val="16"/>
          <w:szCs w:val="16"/>
        </w:rPr>
        <w:t xml:space="preserve">="ft_216" </w:t>
      </w:r>
      <w:proofErr w:type="spellStart"/>
      <w:r w:rsidRPr="00F24B97">
        <w:rPr>
          <w:rFonts w:ascii="Courier New" w:hAnsi="Courier New" w:cs="Courier New"/>
          <w:sz w:val="16"/>
          <w:szCs w:val="16"/>
        </w:rPr>
        <w:t>identificationFile_ref</w:t>
      </w:r>
      <w:proofErr w:type="spellEnd"/>
      <w:r w:rsidRPr="00F24B97">
        <w:rPr>
          <w:rFonts w:ascii="Courier New" w:hAnsi="Courier New" w:cs="Courier New"/>
          <w:sz w:val="16"/>
          <w:szCs w:val="16"/>
        </w:rPr>
        <w:t xml:space="preserve">="idfile_1" </w:t>
      </w:r>
      <w:proofErr w:type="spellStart"/>
      <w:r w:rsidRPr="00F24B97">
        <w:rPr>
          <w:rFonts w:ascii="Courier New" w:hAnsi="Courier New" w:cs="Courier New"/>
          <w:sz w:val="16"/>
          <w:szCs w:val="16"/>
        </w:rPr>
        <w:t>id_refs</w:t>
      </w:r>
      <w:proofErr w:type="spellEnd"/>
      <w:r w:rsidRPr="00F24B97">
        <w:rPr>
          <w:rFonts w:ascii="Courier New" w:hAnsi="Courier New" w:cs="Courier New"/>
          <w:sz w:val="16"/>
          <w:szCs w:val="16"/>
        </w:rPr>
        <w:t xml:space="preserve">="SII_69413_1" </w:t>
      </w:r>
      <w:proofErr w:type="spellStart"/>
      <w:r w:rsidRPr="00F24B97">
        <w:rPr>
          <w:rFonts w:ascii="Courier New" w:hAnsi="Courier New" w:cs="Courier New"/>
          <w:sz w:val="16"/>
          <w:szCs w:val="16"/>
        </w:rPr>
        <w:t>assay_refs</w:t>
      </w:r>
      <w:proofErr w:type="spellEnd"/>
      <w:r w:rsidRPr="00F24B97">
        <w:rPr>
          <w:rFonts w:ascii="Courier New" w:hAnsi="Courier New" w:cs="Courier New"/>
          <w:sz w:val="16"/>
          <w:szCs w:val="16"/>
        </w:rPr>
        <w:t>="ass_0"/&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w:t>
      </w:r>
      <w:proofErr w:type="spellStart"/>
      <w:r w:rsidRPr="00F24B97">
        <w:rPr>
          <w:rFonts w:ascii="Courier New" w:hAnsi="Courier New" w:cs="Courier New"/>
          <w:sz w:val="16"/>
          <w:szCs w:val="16"/>
        </w:rPr>
        <w:t>EvidenceRef</w:t>
      </w:r>
      <w:proofErr w:type="spellEnd"/>
      <w:r w:rsidRPr="00F24B97">
        <w:rPr>
          <w:rFonts w:ascii="Courier New" w:hAnsi="Courier New" w:cs="Courier New"/>
          <w:sz w:val="16"/>
          <w:szCs w:val="16"/>
        </w:rPr>
        <w:t xml:space="preserve"> </w:t>
      </w:r>
      <w:proofErr w:type="spellStart"/>
      <w:r w:rsidRPr="00F24B97">
        <w:rPr>
          <w:rFonts w:ascii="Courier New" w:hAnsi="Courier New" w:cs="Courier New"/>
          <w:sz w:val="16"/>
          <w:szCs w:val="16"/>
        </w:rPr>
        <w:t>feature_ref</w:t>
      </w:r>
      <w:proofErr w:type="spellEnd"/>
      <w:r w:rsidRPr="00F24B97">
        <w:rPr>
          <w:rFonts w:ascii="Courier New" w:hAnsi="Courier New" w:cs="Courier New"/>
          <w:sz w:val="16"/>
          <w:szCs w:val="16"/>
        </w:rPr>
        <w:t xml:space="preserve">="ft_217" </w:t>
      </w:r>
      <w:proofErr w:type="spellStart"/>
      <w:r w:rsidRPr="00F24B97">
        <w:rPr>
          <w:rFonts w:ascii="Courier New" w:hAnsi="Courier New" w:cs="Courier New"/>
          <w:sz w:val="16"/>
          <w:szCs w:val="16"/>
        </w:rPr>
        <w:t>identificationFile_ref</w:t>
      </w:r>
      <w:proofErr w:type="spellEnd"/>
      <w:r w:rsidRPr="00F24B97">
        <w:rPr>
          <w:rFonts w:ascii="Courier New" w:hAnsi="Courier New" w:cs="Courier New"/>
          <w:sz w:val="16"/>
          <w:szCs w:val="16"/>
        </w:rPr>
        <w:t xml:space="preserve">="idfile_1" </w:t>
      </w:r>
      <w:proofErr w:type="spellStart"/>
      <w:r w:rsidRPr="00F24B97">
        <w:rPr>
          <w:rFonts w:ascii="Courier New" w:hAnsi="Courier New" w:cs="Courier New"/>
          <w:sz w:val="16"/>
          <w:szCs w:val="16"/>
        </w:rPr>
        <w:t>id_refs</w:t>
      </w:r>
      <w:proofErr w:type="spellEnd"/>
      <w:r w:rsidRPr="00F24B97">
        <w:rPr>
          <w:rFonts w:ascii="Courier New" w:hAnsi="Courier New" w:cs="Courier New"/>
          <w:sz w:val="16"/>
          <w:szCs w:val="16"/>
        </w:rPr>
        <w:t xml:space="preserve">="SII_69415_1" </w:t>
      </w:r>
      <w:proofErr w:type="spellStart"/>
      <w:r w:rsidRPr="00F24B97">
        <w:rPr>
          <w:rFonts w:ascii="Courier New" w:hAnsi="Courier New" w:cs="Courier New"/>
          <w:sz w:val="16"/>
          <w:szCs w:val="16"/>
        </w:rPr>
        <w:t>assay_refs</w:t>
      </w:r>
      <w:proofErr w:type="spellEnd"/>
      <w:r w:rsidRPr="00F24B97">
        <w:rPr>
          <w:rFonts w:ascii="Courier New" w:hAnsi="Courier New" w:cs="Courier New"/>
          <w:sz w:val="16"/>
          <w:szCs w:val="16"/>
        </w:rPr>
        <w:t>="ass_1"/&gt;</w:t>
      </w:r>
    </w:p>
    <w:p w:rsidR="008263EB" w:rsidRDefault="008263EB" w:rsidP="00921AC6"/>
    <w:p w:rsidR="00F24B97" w:rsidRPr="00921AC6" w:rsidRDefault="00F24B97" w:rsidP="00921AC6">
      <w:proofErr w:type="gramStart"/>
      <w:r>
        <w:t xml:space="preserve">Whereby a &lt;PeptideConsensus&gt; element can reference to an object within the mzIdentML file, </w:t>
      </w:r>
      <w:r w:rsidR="008263EB">
        <w:t xml:space="preserve">via </w:t>
      </w:r>
      <w:r>
        <w:t>a &lt;</w:t>
      </w:r>
      <w:proofErr w:type="spellStart"/>
      <w:r>
        <w:t>SpectrumIdentificationItem</w:t>
      </w:r>
      <w:proofErr w:type="spellEnd"/>
      <w:r>
        <w:t xml:space="preserve">&gt; unique id e.g. </w:t>
      </w:r>
      <w:r w:rsidRPr="00F24B97">
        <w:t>SII_69413_1</w:t>
      </w:r>
      <w:r>
        <w:t>, and the filename (via &lt;</w:t>
      </w:r>
      <w:proofErr w:type="spellStart"/>
      <w:r>
        <w:t>IdentificationFile</w:t>
      </w:r>
      <w:proofErr w:type="spellEnd"/>
      <w:r>
        <w:t>&gt;).</w:t>
      </w:r>
      <w:proofErr w:type="gramEnd"/>
      <w:r>
        <w:t xml:space="preserve"> The &lt;</w:t>
      </w:r>
      <w:proofErr w:type="spellStart"/>
      <w:r>
        <w:t>EvidenceRef</w:t>
      </w:r>
      <w:proofErr w:type="spellEnd"/>
      <w:r>
        <w:t>&gt; object also references the corresponding &lt;Feature&gt; to which the identification has been mapped.</w:t>
      </w:r>
    </w:p>
    <w:p w:rsidR="00921AC6" w:rsidRPr="00921AC6" w:rsidRDefault="00921AC6" w:rsidP="00921AC6"/>
    <w:p w:rsidR="001938AD" w:rsidRDefault="001938AD" w:rsidP="0084537A">
      <w:pPr>
        <w:pStyle w:val="Heading2"/>
      </w:pPr>
      <w:r>
        <w:t>Outstanding issues and more advanced features</w:t>
      </w:r>
    </w:p>
    <w:p w:rsidR="00FF02A3" w:rsidRPr="00FF02A3" w:rsidRDefault="00FF02A3" w:rsidP="00FF02A3">
      <w:r>
        <w:t>This guide only describes the basic features of mzQuantML for supporting the four techniques included in the initial release. Below is a list of known issues and areas in which future updates to this document will be released.</w:t>
      </w:r>
    </w:p>
    <w:p w:rsidR="001938AD" w:rsidRDefault="001938AD" w:rsidP="001938AD">
      <w:pPr>
        <w:pStyle w:val="ListParagraph"/>
        <w:numPr>
          <w:ilvl w:val="0"/>
          <w:numId w:val="2"/>
        </w:numPr>
      </w:pPr>
      <w:r>
        <w:t>The development of semantic validation rules for SRM-based approaches is on-going and we welcome further input and examples in this area.</w:t>
      </w:r>
    </w:p>
    <w:p w:rsidR="001938AD" w:rsidRDefault="002040B2" w:rsidP="001938AD">
      <w:pPr>
        <w:pStyle w:val="ListParagraph"/>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1938AD" w:rsidRPr="001938AD" w:rsidRDefault="001938AD" w:rsidP="007B3469">
      <w:pPr>
        <w:rPr>
          <w:b/>
        </w:rPr>
      </w:pPr>
    </w:p>
    <w:p w:rsidR="001938AD" w:rsidRDefault="001938AD" w:rsidP="007B3469"/>
    <w:p w:rsidR="00143573" w:rsidRDefault="00C91DC1" w:rsidP="0084537A">
      <w:pPr>
        <w:pStyle w:val="Heading2"/>
      </w:pPr>
      <w:r>
        <w:lastRenderedPageBreak/>
        <w:t>References</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1] D.M. Creasy, J.S. Cottrell, Unimod: Protein modifications for mass spectrometry, Proteomics, 4 (2004) 1534-153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2</w:t>
      </w:r>
      <w:r w:rsidRPr="004E09F6">
        <w:rPr>
          <w:rFonts w:cs="Arial"/>
          <w:lang w:val="en-US"/>
        </w:rPr>
        <w:t xml:space="preserve">] L. </w:t>
      </w:r>
      <w:proofErr w:type="spellStart"/>
      <w:r w:rsidRPr="004E09F6">
        <w:rPr>
          <w:rFonts w:cs="Arial"/>
          <w:lang w:val="en-US"/>
        </w:rPr>
        <w:t>Montecchi-Palazzi</w:t>
      </w:r>
      <w:proofErr w:type="spellEnd"/>
      <w:r w:rsidRPr="004E09F6">
        <w:rPr>
          <w:rFonts w:cs="Arial"/>
          <w:lang w:val="en-US"/>
        </w:rPr>
        <w:t xml:space="preserve">, R. Beavis, P.A. </w:t>
      </w:r>
      <w:proofErr w:type="spellStart"/>
      <w:r w:rsidRPr="004E09F6">
        <w:rPr>
          <w:rFonts w:cs="Arial"/>
          <w:lang w:val="en-US"/>
        </w:rPr>
        <w:t>Binz</w:t>
      </w:r>
      <w:proofErr w:type="spellEnd"/>
      <w:r w:rsidRPr="004E09F6">
        <w:rPr>
          <w:rFonts w:cs="Arial"/>
          <w:lang w:val="en-US"/>
        </w:rPr>
        <w:t xml:space="preserve">, R.J. </w:t>
      </w:r>
      <w:proofErr w:type="spellStart"/>
      <w:r w:rsidRPr="004E09F6">
        <w:rPr>
          <w:rFonts w:cs="Arial"/>
          <w:lang w:val="en-US"/>
        </w:rPr>
        <w:t>Chalkley</w:t>
      </w:r>
      <w:proofErr w:type="spellEnd"/>
      <w:r w:rsidRPr="004E09F6">
        <w:rPr>
          <w:rFonts w:cs="Arial"/>
          <w:lang w:val="en-US"/>
        </w:rPr>
        <w:t xml:space="preserve">, J. Cottrell, D. Creasy, J. </w:t>
      </w:r>
      <w:proofErr w:type="spellStart"/>
      <w:r w:rsidRPr="004E09F6">
        <w:rPr>
          <w:rFonts w:cs="Arial"/>
          <w:lang w:val="en-US"/>
        </w:rPr>
        <w:t>Shofstahl</w:t>
      </w:r>
      <w:proofErr w:type="spellEnd"/>
      <w:r w:rsidRPr="004E09F6">
        <w:rPr>
          <w:rFonts w:cs="Arial"/>
          <w:lang w:val="en-US"/>
        </w:rPr>
        <w:t xml:space="preserve">, S.L. Seymour, J.S. </w:t>
      </w:r>
      <w:proofErr w:type="spellStart"/>
      <w:r w:rsidRPr="004E09F6">
        <w:rPr>
          <w:rFonts w:cs="Arial"/>
          <w:lang w:val="en-US"/>
        </w:rPr>
        <w:t>Garavelli</w:t>
      </w:r>
      <w:proofErr w:type="spellEnd"/>
      <w:r w:rsidRPr="004E09F6">
        <w:rPr>
          <w:rFonts w:cs="Arial"/>
          <w:lang w:val="en-US"/>
        </w:rPr>
        <w:t xml:space="preserve">, The PSI-MOD community standard for representation of protein modification data, Nat </w:t>
      </w:r>
      <w:proofErr w:type="spellStart"/>
      <w:r w:rsidRPr="004E09F6">
        <w:rPr>
          <w:rFonts w:cs="Arial"/>
          <w:lang w:val="en-US"/>
        </w:rPr>
        <w:t>Biotechnol</w:t>
      </w:r>
      <w:proofErr w:type="spellEnd"/>
      <w:r w:rsidRPr="004E09F6">
        <w:rPr>
          <w:rFonts w:cs="Arial"/>
          <w:lang w:val="en-US"/>
        </w:rPr>
        <w:t>, 26 (2008) 864-86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3</w:t>
      </w:r>
      <w:r w:rsidRPr="004E09F6">
        <w:rPr>
          <w:rFonts w:cs="Arial"/>
          <w:lang w:val="en-US"/>
        </w:rPr>
        <w:t xml:space="preserve">] L. Martens, M. Chambers, M. Sturm, D. </w:t>
      </w:r>
      <w:proofErr w:type="spellStart"/>
      <w:r w:rsidRPr="004E09F6">
        <w:rPr>
          <w:rFonts w:cs="Arial"/>
          <w:lang w:val="en-US"/>
        </w:rPr>
        <w:t>Kessner</w:t>
      </w:r>
      <w:proofErr w:type="spellEnd"/>
      <w:r w:rsidRPr="004E09F6">
        <w:rPr>
          <w:rFonts w:cs="Arial"/>
          <w:lang w:val="en-US"/>
        </w:rPr>
        <w:t xml:space="preserve">, F. </w:t>
      </w:r>
      <w:proofErr w:type="spellStart"/>
      <w:r w:rsidRPr="004E09F6">
        <w:rPr>
          <w:rFonts w:cs="Arial"/>
          <w:lang w:val="en-US"/>
        </w:rPr>
        <w:t>Levander</w:t>
      </w:r>
      <w:proofErr w:type="spellEnd"/>
      <w:r w:rsidRPr="004E09F6">
        <w:rPr>
          <w:rFonts w:cs="Arial"/>
          <w:lang w:val="en-US"/>
        </w:rPr>
        <w:t xml:space="preserve">, J. </w:t>
      </w:r>
      <w:proofErr w:type="spellStart"/>
      <w:r w:rsidRPr="004E09F6">
        <w:rPr>
          <w:rFonts w:cs="Arial"/>
          <w:lang w:val="en-US"/>
        </w:rPr>
        <w:t>Shofstahl</w:t>
      </w:r>
      <w:proofErr w:type="spellEnd"/>
      <w:r w:rsidRPr="004E09F6">
        <w:rPr>
          <w:rFonts w:cs="Arial"/>
          <w:lang w:val="en-US"/>
        </w:rPr>
        <w:t xml:space="preserve">, W.H. Tang, A. </w:t>
      </w:r>
      <w:proofErr w:type="spellStart"/>
      <w:r w:rsidRPr="004E09F6">
        <w:rPr>
          <w:rFonts w:cs="Arial"/>
          <w:lang w:val="en-US"/>
        </w:rPr>
        <w:t>Rompp</w:t>
      </w:r>
      <w:proofErr w:type="spellEnd"/>
      <w:r w:rsidRPr="004E09F6">
        <w:rPr>
          <w:rFonts w:cs="Arial"/>
          <w:lang w:val="en-US"/>
        </w:rPr>
        <w:t xml:space="preserve">, S. Neumann, A.D. Pizarro, L. </w:t>
      </w:r>
      <w:proofErr w:type="spellStart"/>
      <w:r w:rsidRPr="004E09F6">
        <w:rPr>
          <w:rFonts w:cs="Arial"/>
          <w:lang w:val="en-US"/>
        </w:rPr>
        <w:t>Montecchi-Palazzi</w:t>
      </w:r>
      <w:proofErr w:type="spellEnd"/>
      <w:r w:rsidRPr="004E09F6">
        <w:rPr>
          <w:rFonts w:cs="Arial"/>
          <w:lang w:val="en-US"/>
        </w:rPr>
        <w:t xml:space="preserve">, N. Tasman, M. Coleman, F. Reisinger, P. </w:t>
      </w:r>
      <w:proofErr w:type="spellStart"/>
      <w:r w:rsidRPr="004E09F6">
        <w:rPr>
          <w:rFonts w:cs="Arial"/>
          <w:lang w:val="en-US"/>
        </w:rPr>
        <w:t>Souda</w:t>
      </w:r>
      <w:proofErr w:type="spellEnd"/>
      <w:r w:rsidRPr="004E09F6">
        <w:rPr>
          <w:rFonts w:cs="Arial"/>
          <w:lang w:val="en-US"/>
        </w:rPr>
        <w:t xml:space="preserve">, H. </w:t>
      </w:r>
      <w:proofErr w:type="spellStart"/>
      <w:r w:rsidRPr="004E09F6">
        <w:rPr>
          <w:rFonts w:cs="Arial"/>
          <w:lang w:val="en-US"/>
        </w:rPr>
        <w:t>Hermjakob</w:t>
      </w:r>
      <w:proofErr w:type="spellEnd"/>
      <w:r w:rsidRPr="004E09F6">
        <w:rPr>
          <w:rFonts w:cs="Arial"/>
          <w:lang w:val="en-US"/>
        </w:rPr>
        <w:t xml:space="preserve">, P.A. </w:t>
      </w:r>
      <w:proofErr w:type="spellStart"/>
      <w:r w:rsidRPr="004E09F6">
        <w:rPr>
          <w:rFonts w:cs="Arial"/>
          <w:lang w:val="en-US"/>
        </w:rPr>
        <w:t>Binz</w:t>
      </w:r>
      <w:proofErr w:type="spellEnd"/>
      <w:r w:rsidRPr="004E09F6">
        <w:rPr>
          <w:rFonts w:cs="Arial"/>
          <w:lang w:val="en-US"/>
        </w:rPr>
        <w:t xml:space="preserve">, E.W. Deutsch, </w:t>
      </w:r>
      <w:proofErr w:type="spellStart"/>
      <w:r w:rsidRPr="004E09F6">
        <w:rPr>
          <w:rFonts w:cs="Arial"/>
          <w:lang w:val="en-US"/>
        </w:rPr>
        <w:t>mzML</w:t>
      </w:r>
      <w:proofErr w:type="spellEnd"/>
      <w:r w:rsidRPr="004E09F6">
        <w:rPr>
          <w:rFonts w:cs="Arial"/>
          <w:lang w:val="en-US"/>
        </w:rPr>
        <w:t>--a community standard for mass spectrometry data, Mol Cell Proteomics, 10 (2011) R110 000133.</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4</w:t>
      </w:r>
      <w:r w:rsidRPr="004E09F6">
        <w:rPr>
          <w:rFonts w:cs="Arial"/>
          <w:lang w:val="en-US"/>
        </w:rPr>
        <w:t xml:space="preserve">] E.W. Deutsch, M. Chambers, S. Neumann, F. </w:t>
      </w:r>
      <w:proofErr w:type="spellStart"/>
      <w:r w:rsidRPr="004E09F6">
        <w:rPr>
          <w:rFonts w:cs="Arial"/>
          <w:lang w:val="en-US"/>
        </w:rPr>
        <w:t>Levander</w:t>
      </w:r>
      <w:proofErr w:type="spellEnd"/>
      <w:r w:rsidRPr="004E09F6">
        <w:rPr>
          <w:rFonts w:cs="Arial"/>
          <w:lang w:val="en-US"/>
        </w:rPr>
        <w:t xml:space="preserve">, P.A. </w:t>
      </w:r>
      <w:proofErr w:type="spellStart"/>
      <w:r w:rsidRPr="004E09F6">
        <w:rPr>
          <w:rFonts w:cs="Arial"/>
          <w:lang w:val="en-US"/>
        </w:rPr>
        <w:t>Binz</w:t>
      </w:r>
      <w:proofErr w:type="spellEnd"/>
      <w:r w:rsidRPr="004E09F6">
        <w:rPr>
          <w:rFonts w:cs="Arial"/>
          <w:lang w:val="en-US"/>
        </w:rPr>
        <w:t xml:space="preserve">, J. </w:t>
      </w:r>
      <w:proofErr w:type="spellStart"/>
      <w:r w:rsidRPr="004E09F6">
        <w:rPr>
          <w:rFonts w:cs="Arial"/>
          <w:lang w:val="en-US"/>
        </w:rPr>
        <w:t>Shofstahl</w:t>
      </w:r>
      <w:proofErr w:type="spellEnd"/>
      <w:r w:rsidRPr="004E09F6">
        <w:rPr>
          <w:rFonts w:cs="Arial"/>
          <w:lang w:val="en-US"/>
        </w:rPr>
        <w:t xml:space="preserve">, D.S. Campbell, L. Mendoza, D. </w:t>
      </w:r>
      <w:proofErr w:type="spellStart"/>
      <w:r w:rsidRPr="004E09F6">
        <w:rPr>
          <w:rFonts w:cs="Arial"/>
          <w:lang w:val="en-US"/>
        </w:rPr>
        <w:t>Ovelleiro</w:t>
      </w:r>
      <w:proofErr w:type="spellEnd"/>
      <w:r w:rsidRPr="004E09F6">
        <w:rPr>
          <w:rFonts w:cs="Arial"/>
          <w:lang w:val="en-US"/>
        </w:rPr>
        <w:t>, K. Helsens, L. Martens, R. Aebersold, R.L. Moritz, M.Y. Brusniak, TraML--a standard format for exchange of selected reaction monitoring transition lists, Mol Cell Proteomics, 11 (2012) R111 015040.</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5</w:t>
      </w:r>
      <w:r w:rsidRPr="004E09F6">
        <w:rPr>
          <w:rFonts w:cs="Arial"/>
          <w:lang w:val="en-US"/>
        </w:rPr>
        <w:t xml:space="preserve">] A.R. Jones, M. Eisenacher, G. Mayer, O. Kohlbacher, J. </w:t>
      </w:r>
      <w:proofErr w:type="spellStart"/>
      <w:r w:rsidRPr="004E09F6">
        <w:rPr>
          <w:rFonts w:cs="Arial"/>
          <w:lang w:val="en-US"/>
        </w:rPr>
        <w:t>Siepen</w:t>
      </w:r>
      <w:proofErr w:type="spellEnd"/>
      <w:r w:rsidRPr="004E09F6">
        <w:rPr>
          <w:rFonts w:cs="Arial"/>
          <w:lang w:val="en-US"/>
        </w:rPr>
        <w:t xml:space="preserve">, S.J. Hubbard, J.N. </w:t>
      </w:r>
      <w:proofErr w:type="spellStart"/>
      <w:r w:rsidRPr="004E09F6">
        <w:rPr>
          <w:rFonts w:cs="Arial"/>
          <w:lang w:val="en-US"/>
        </w:rPr>
        <w:t>Selley</w:t>
      </w:r>
      <w:proofErr w:type="spellEnd"/>
      <w:r w:rsidRPr="004E09F6">
        <w:rPr>
          <w:rFonts w:cs="Arial"/>
          <w:lang w:val="en-US"/>
        </w:rPr>
        <w:t xml:space="preserve">, B.C. Searle, J. </w:t>
      </w:r>
      <w:proofErr w:type="spellStart"/>
      <w:r w:rsidRPr="004E09F6">
        <w:rPr>
          <w:rFonts w:cs="Arial"/>
          <w:lang w:val="en-US"/>
        </w:rPr>
        <w:t>Shofstahl</w:t>
      </w:r>
      <w:proofErr w:type="spellEnd"/>
      <w:r w:rsidRPr="004E09F6">
        <w:rPr>
          <w:rFonts w:cs="Arial"/>
          <w:lang w:val="en-US"/>
        </w:rPr>
        <w:t xml:space="preserve">, S.L. Seymour, R. Julian, P.A. </w:t>
      </w:r>
      <w:proofErr w:type="spellStart"/>
      <w:r w:rsidRPr="004E09F6">
        <w:rPr>
          <w:rFonts w:cs="Arial"/>
          <w:lang w:val="en-US"/>
        </w:rPr>
        <w:t>Binz</w:t>
      </w:r>
      <w:proofErr w:type="spellEnd"/>
      <w:r w:rsidRPr="004E09F6">
        <w:rPr>
          <w:rFonts w:cs="Arial"/>
          <w:lang w:val="en-US"/>
        </w:rPr>
        <w:t>, E.W. Deutsch, H. Hermjakob, F. Reisinger, J. Griss, J.A. Vizcaino, M. Chambers, A. Pizarro, D. Creasy, The mzIdentML data standard for mass spectrometry-based proteomics results, Mol Cell Proteomics, 11 (2012) M111 014381.</w:t>
      </w:r>
    </w:p>
    <w:p w:rsidR="002F24FB" w:rsidRDefault="002F24FB" w:rsidP="007050F7">
      <w:pPr>
        <w:spacing w:after="0" w:line="240" w:lineRule="auto"/>
        <w:rPr>
          <w:lang w:val="en-US"/>
        </w:rPr>
      </w:pPr>
    </w:p>
    <w:p w:rsidR="002E2492" w:rsidRPr="002F24FB" w:rsidRDefault="002E2492" w:rsidP="007050F7">
      <w:pPr>
        <w:spacing w:after="0" w:line="240" w:lineRule="auto"/>
      </w:pPr>
    </w:p>
    <w:sectPr w:rsidR="002E2492" w:rsidRPr="002F24FB" w:rsidSect="00B432AB">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7D6E" w:rsidRDefault="00EC7D6E" w:rsidP="0009229E">
      <w:pPr>
        <w:spacing w:after="0" w:line="240" w:lineRule="auto"/>
      </w:pPr>
      <w:r>
        <w:separator/>
      </w:r>
    </w:p>
  </w:endnote>
  <w:endnote w:type="continuationSeparator" w:id="0">
    <w:p w:rsidR="00EC7D6E" w:rsidRDefault="00EC7D6E"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ooter"/>
      <w:tabs>
        <w:tab w:val="left" w:pos="7088"/>
      </w:tabs>
      <w:rPr>
        <w:lang w:val="de-DE"/>
      </w:rPr>
    </w:pPr>
    <w:r>
      <w:rPr>
        <w:lang w:val="de-DE"/>
      </w:rPr>
      <w:tab/>
    </w:r>
    <w:r>
      <w:rPr>
        <w:lang w:val="de-DE"/>
      </w:rPr>
      <w:tab/>
      <w:t xml:space="preserve">Page </w:t>
    </w:r>
    <w:r w:rsidR="008E1722">
      <w:rPr>
        <w:lang w:val="de-DE"/>
      </w:rPr>
      <w:fldChar w:fldCharType="begin"/>
    </w:r>
    <w:r>
      <w:rPr>
        <w:lang w:val="de-DE"/>
      </w:rPr>
      <w:instrText xml:space="preserve"> PAGE   \* MERGEFORMAT </w:instrText>
    </w:r>
    <w:r w:rsidR="008E1722">
      <w:rPr>
        <w:lang w:val="de-DE"/>
      </w:rPr>
      <w:fldChar w:fldCharType="separate"/>
    </w:r>
    <w:r w:rsidR="008263EB">
      <w:rPr>
        <w:noProof/>
        <w:lang w:val="de-DE"/>
      </w:rPr>
      <w:t>2</w:t>
    </w:r>
    <w:r w:rsidR="008E1722">
      <w:rPr>
        <w:lang w:val="de-DE"/>
      </w:rPr>
      <w:fldChar w:fldCharType="end"/>
    </w:r>
    <w:r>
      <w:rPr>
        <w:lang w:val="de-DE"/>
      </w:rPr>
      <w:t xml:space="preserve"> / </w:t>
    </w:r>
    <w:fldSimple w:instr=" NUMPAGES   \* MERGEFORMAT ">
      <w:r w:rsidR="008263EB" w:rsidRPr="008263EB">
        <w:rPr>
          <w:noProof/>
          <w:lang w:val="de-DE"/>
        </w:rPr>
        <w:t>14</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7D6E" w:rsidRDefault="00EC7D6E" w:rsidP="0009229E">
      <w:pPr>
        <w:spacing w:after="0" w:line="240" w:lineRule="auto"/>
      </w:pPr>
      <w:r>
        <w:separator/>
      </w:r>
    </w:p>
  </w:footnote>
  <w:footnote w:type="continuationSeparator" w:id="0">
    <w:p w:rsidR="00EC7D6E" w:rsidRDefault="00EC7D6E"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5F65AE" w:rsidRDefault="005F65AE">
    <w:pPr>
      <w:pStyle w:val="Header"/>
      <w:rPr>
        <w:lang w:val="en-US"/>
      </w:rPr>
    </w:pPr>
    <w:r w:rsidRPr="005F65AE">
      <w:rPr>
        <w:lang w:val="en-US"/>
      </w:rPr>
      <w:t>The Twenty Minute guide to mzQuantML</w:t>
    </w:r>
    <w:r w:rsidR="0009229E" w:rsidRPr="005F65AE">
      <w:rPr>
        <w:lang w:val="en-US"/>
      </w:rPr>
      <w:tab/>
    </w:r>
    <w:r w:rsidR="0009229E" w:rsidRPr="005F65AE">
      <w:rPr>
        <w:lang w:val="en-US"/>
      </w:rPr>
      <w:tab/>
    </w:r>
    <w:r>
      <w:rPr>
        <w:lang w:val="en-US"/>
      </w:rPr>
      <w:t>November 27,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27"/>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31C3D"/>
    <w:rsid w:val="00032DE6"/>
    <w:rsid w:val="0003322A"/>
    <w:rsid w:val="000333F0"/>
    <w:rsid w:val="00046118"/>
    <w:rsid w:val="00062635"/>
    <w:rsid w:val="000655B2"/>
    <w:rsid w:val="000845ED"/>
    <w:rsid w:val="000858B1"/>
    <w:rsid w:val="0009229E"/>
    <w:rsid w:val="00095892"/>
    <w:rsid w:val="000A30AE"/>
    <w:rsid w:val="000B0A6B"/>
    <w:rsid w:val="000B4052"/>
    <w:rsid w:val="000C0040"/>
    <w:rsid w:val="000C1C84"/>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A0BFB"/>
    <w:rsid w:val="001C5FAF"/>
    <w:rsid w:val="001C7823"/>
    <w:rsid w:val="001D1311"/>
    <w:rsid w:val="001E0CF8"/>
    <w:rsid w:val="001E5D08"/>
    <w:rsid w:val="002040B2"/>
    <w:rsid w:val="002110BF"/>
    <w:rsid w:val="002152F5"/>
    <w:rsid w:val="00227732"/>
    <w:rsid w:val="00241DC7"/>
    <w:rsid w:val="00254F8D"/>
    <w:rsid w:val="00262720"/>
    <w:rsid w:val="00263D3D"/>
    <w:rsid w:val="00282282"/>
    <w:rsid w:val="00291721"/>
    <w:rsid w:val="00297DD4"/>
    <w:rsid w:val="002B1D7B"/>
    <w:rsid w:val="002B5EBB"/>
    <w:rsid w:val="002C5A25"/>
    <w:rsid w:val="002D5028"/>
    <w:rsid w:val="002D5F1D"/>
    <w:rsid w:val="002E2492"/>
    <w:rsid w:val="002F24FB"/>
    <w:rsid w:val="003021FC"/>
    <w:rsid w:val="003102B9"/>
    <w:rsid w:val="00313B48"/>
    <w:rsid w:val="00323A12"/>
    <w:rsid w:val="003754D2"/>
    <w:rsid w:val="003834A0"/>
    <w:rsid w:val="003A5285"/>
    <w:rsid w:val="003A5F4A"/>
    <w:rsid w:val="003E369F"/>
    <w:rsid w:val="00404D16"/>
    <w:rsid w:val="00405ECB"/>
    <w:rsid w:val="00410250"/>
    <w:rsid w:val="004133C5"/>
    <w:rsid w:val="00421071"/>
    <w:rsid w:val="00437365"/>
    <w:rsid w:val="00451D9E"/>
    <w:rsid w:val="00451EF6"/>
    <w:rsid w:val="004747A3"/>
    <w:rsid w:val="004747EF"/>
    <w:rsid w:val="00497A90"/>
    <w:rsid w:val="004A0B08"/>
    <w:rsid w:val="004B2422"/>
    <w:rsid w:val="004B4F39"/>
    <w:rsid w:val="004E53A0"/>
    <w:rsid w:val="004E5B97"/>
    <w:rsid w:val="00505AC9"/>
    <w:rsid w:val="0050711E"/>
    <w:rsid w:val="005218EC"/>
    <w:rsid w:val="005261BC"/>
    <w:rsid w:val="00527223"/>
    <w:rsid w:val="00564664"/>
    <w:rsid w:val="00596E20"/>
    <w:rsid w:val="005B41C3"/>
    <w:rsid w:val="005D3813"/>
    <w:rsid w:val="005D7343"/>
    <w:rsid w:val="005E406B"/>
    <w:rsid w:val="005F65AE"/>
    <w:rsid w:val="00601365"/>
    <w:rsid w:val="00603AE2"/>
    <w:rsid w:val="00617770"/>
    <w:rsid w:val="006224FE"/>
    <w:rsid w:val="00653137"/>
    <w:rsid w:val="006572BB"/>
    <w:rsid w:val="00661FBE"/>
    <w:rsid w:val="006675BE"/>
    <w:rsid w:val="00670BFD"/>
    <w:rsid w:val="00672E43"/>
    <w:rsid w:val="00677F69"/>
    <w:rsid w:val="00683C44"/>
    <w:rsid w:val="00687DAA"/>
    <w:rsid w:val="006B3964"/>
    <w:rsid w:val="006B6AC4"/>
    <w:rsid w:val="006C225F"/>
    <w:rsid w:val="006D0938"/>
    <w:rsid w:val="006D28C1"/>
    <w:rsid w:val="006E6FBC"/>
    <w:rsid w:val="007050F7"/>
    <w:rsid w:val="00706BDD"/>
    <w:rsid w:val="00715360"/>
    <w:rsid w:val="007328C3"/>
    <w:rsid w:val="007738AA"/>
    <w:rsid w:val="00797E4A"/>
    <w:rsid w:val="007A148A"/>
    <w:rsid w:val="007A46BD"/>
    <w:rsid w:val="007A7CB0"/>
    <w:rsid w:val="007B3469"/>
    <w:rsid w:val="007B450B"/>
    <w:rsid w:val="007B640C"/>
    <w:rsid w:val="007B6C6F"/>
    <w:rsid w:val="007C6A6D"/>
    <w:rsid w:val="007D0AC2"/>
    <w:rsid w:val="007E0280"/>
    <w:rsid w:val="008019C5"/>
    <w:rsid w:val="00807031"/>
    <w:rsid w:val="008165CD"/>
    <w:rsid w:val="00816F5D"/>
    <w:rsid w:val="00825E00"/>
    <w:rsid w:val="008263EB"/>
    <w:rsid w:val="008274AE"/>
    <w:rsid w:val="0084537A"/>
    <w:rsid w:val="00854744"/>
    <w:rsid w:val="008672C4"/>
    <w:rsid w:val="00867308"/>
    <w:rsid w:val="0088150A"/>
    <w:rsid w:val="00882F3F"/>
    <w:rsid w:val="00895C27"/>
    <w:rsid w:val="008A0032"/>
    <w:rsid w:val="008C37F6"/>
    <w:rsid w:val="008D33C4"/>
    <w:rsid w:val="008D7848"/>
    <w:rsid w:val="008E1722"/>
    <w:rsid w:val="008E38FB"/>
    <w:rsid w:val="009059D7"/>
    <w:rsid w:val="00906884"/>
    <w:rsid w:val="009105EF"/>
    <w:rsid w:val="00921AC6"/>
    <w:rsid w:val="009235C9"/>
    <w:rsid w:val="009261D2"/>
    <w:rsid w:val="00936D28"/>
    <w:rsid w:val="00946459"/>
    <w:rsid w:val="009544D7"/>
    <w:rsid w:val="00992D2F"/>
    <w:rsid w:val="009A4E25"/>
    <w:rsid w:val="009C283A"/>
    <w:rsid w:val="009C4DCE"/>
    <w:rsid w:val="009D0736"/>
    <w:rsid w:val="009D2C0E"/>
    <w:rsid w:val="009D6060"/>
    <w:rsid w:val="009E029A"/>
    <w:rsid w:val="009E26E5"/>
    <w:rsid w:val="00A21052"/>
    <w:rsid w:val="00A237C7"/>
    <w:rsid w:val="00A26E50"/>
    <w:rsid w:val="00A344D4"/>
    <w:rsid w:val="00A4651F"/>
    <w:rsid w:val="00A66F04"/>
    <w:rsid w:val="00A75F96"/>
    <w:rsid w:val="00AA4C32"/>
    <w:rsid w:val="00AA5AFB"/>
    <w:rsid w:val="00AB0C51"/>
    <w:rsid w:val="00AB327E"/>
    <w:rsid w:val="00AB5750"/>
    <w:rsid w:val="00AC308F"/>
    <w:rsid w:val="00AD3329"/>
    <w:rsid w:val="00AD6F49"/>
    <w:rsid w:val="00AE089B"/>
    <w:rsid w:val="00AF5EAD"/>
    <w:rsid w:val="00B039EF"/>
    <w:rsid w:val="00B3693E"/>
    <w:rsid w:val="00B432AB"/>
    <w:rsid w:val="00B50A7F"/>
    <w:rsid w:val="00B62DB2"/>
    <w:rsid w:val="00B706A2"/>
    <w:rsid w:val="00B734BE"/>
    <w:rsid w:val="00B95881"/>
    <w:rsid w:val="00BC38B9"/>
    <w:rsid w:val="00BC61EC"/>
    <w:rsid w:val="00BD3404"/>
    <w:rsid w:val="00BD5EA0"/>
    <w:rsid w:val="00BE5749"/>
    <w:rsid w:val="00BF7122"/>
    <w:rsid w:val="00C000F7"/>
    <w:rsid w:val="00C038E7"/>
    <w:rsid w:val="00C039EC"/>
    <w:rsid w:val="00C04050"/>
    <w:rsid w:val="00C05F2F"/>
    <w:rsid w:val="00C07733"/>
    <w:rsid w:val="00C14E2E"/>
    <w:rsid w:val="00C173BB"/>
    <w:rsid w:val="00C23FBA"/>
    <w:rsid w:val="00C2666D"/>
    <w:rsid w:val="00C407CA"/>
    <w:rsid w:val="00C51AFD"/>
    <w:rsid w:val="00C70212"/>
    <w:rsid w:val="00C818C3"/>
    <w:rsid w:val="00C87564"/>
    <w:rsid w:val="00C87BF6"/>
    <w:rsid w:val="00C908FB"/>
    <w:rsid w:val="00C91DC1"/>
    <w:rsid w:val="00C96073"/>
    <w:rsid w:val="00C97851"/>
    <w:rsid w:val="00CB085F"/>
    <w:rsid w:val="00CB37A4"/>
    <w:rsid w:val="00CB6ECE"/>
    <w:rsid w:val="00CC5B30"/>
    <w:rsid w:val="00CE0EF6"/>
    <w:rsid w:val="00CE119E"/>
    <w:rsid w:val="00CF399E"/>
    <w:rsid w:val="00D00F7A"/>
    <w:rsid w:val="00D10654"/>
    <w:rsid w:val="00D10A26"/>
    <w:rsid w:val="00D311A5"/>
    <w:rsid w:val="00D33FAB"/>
    <w:rsid w:val="00D44294"/>
    <w:rsid w:val="00D64038"/>
    <w:rsid w:val="00D74846"/>
    <w:rsid w:val="00D76D11"/>
    <w:rsid w:val="00D82A43"/>
    <w:rsid w:val="00D850C4"/>
    <w:rsid w:val="00D86925"/>
    <w:rsid w:val="00D937E9"/>
    <w:rsid w:val="00D9469B"/>
    <w:rsid w:val="00DA1EE5"/>
    <w:rsid w:val="00DA3FA2"/>
    <w:rsid w:val="00DD5A89"/>
    <w:rsid w:val="00DF37AD"/>
    <w:rsid w:val="00DF479E"/>
    <w:rsid w:val="00DF4F6A"/>
    <w:rsid w:val="00E007E5"/>
    <w:rsid w:val="00E13C21"/>
    <w:rsid w:val="00E35F20"/>
    <w:rsid w:val="00E5100C"/>
    <w:rsid w:val="00E64B83"/>
    <w:rsid w:val="00E83875"/>
    <w:rsid w:val="00E87A1C"/>
    <w:rsid w:val="00E93D63"/>
    <w:rsid w:val="00E94668"/>
    <w:rsid w:val="00EA27F1"/>
    <w:rsid w:val="00EA7959"/>
    <w:rsid w:val="00EB2ACE"/>
    <w:rsid w:val="00EC0C00"/>
    <w:rsid w:val="00EC7D6E"/>
    <w:rsid w:val="00ED61E8"/>
    <w:rsid w:val="00EF1545"/>
    <w:rsid w:val="00EF1685"/>
    <w:rsid w:val="00F0035F"/>
    <w:rsid w:val="00F17C0B"/>
    <w:rsid w:val="00F24B97"/>
    <w:rsid w:val="00F27A30"/>
    <w:rsid w:val="00F27E7D"/>
    <w:rsid w:val="00F4660F"/>
    <w:rsid w:val="00F51984"/>
    <w:rsid w:val="00F609BA"/>
    <w:rsid w:val="00F67504"/>
    <w:rsid w:val="00F8532F"/>
    <w:rsid w:val="00F86F0C"/>
    <w:rsid w:val="00FA7E48"/>
    <w:rsid w:val="00FD3855"/>
    <w:rsid w:val="00FE62F4"/>
    <w:rsid w:val="00FF02A3"/>
    <w:rsid w:val="00FF23C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 w:type="paragraph" w:styleId="Header">
    <w:name w:val="header"/>
    <w:basedOn w:val="Normal"/>
    <w:link w:val="HeaderChar"/>
    <w:uiPriority w:val="99"/>
    <w:semiHidden/>
    <w:unhideWhenUsed/>
    <w:rsid w:val="0009229E"/>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229E"/>
  </w:style>
  <w:style w:type="paragraph" w:styleId="Footer">
    <w:name w:val="footer"/>
    <w:basedOn w:val="Normal"/>
    <w:link w:val="FooterChar"/>
    <w:uiPriority w:val="99"/>
    <w:semiHidden/>
    <w:unhideWhenUsed/>
    <w:rsid w:val="0009229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229E"/>
  </w:style>
  <w:style w:type="character" w:styleId="FollowedHyperlink">
    <w:name w:val="FollowedHyperlink"/>
    <w:basedOn w:val="DefaultParagraphFont"/>
    <w:uiPriority w:val="99"/>
    <w:semiHidden/>
    <w:unhideWhenUsed/>
    <w:rsid w:val="00AD3329"/>
    <w:rPr>
      <w:color w:val="800080" w:themeColor="followedHyperlink"/>
      <w:u w:val="single"/>
    </w:rPr>
  </w:style>
  <w:style w:type="paragraph" w:customStyle="1" w:styleId="Default">
    <w:name w:val="Default"/>
    <w:rsid w:val="00D82A43"/>
    <w:pPr>
      <w:autoSpaceDE w:val="0"/>
      <w:autoSpaceDN w:val="0"/>
      <w:adjustRightInd w:val="0"/>
      <w:spacing w:after="0" w:line="240" w:lineRule="auto"/>
    </w:pPr>
    <w:rPr>
      <w:rFonts w:ascii="Calibri" w:hAnsi="Calibri" w:cs="Calibri"/>
      <w:color w:val="000000"/>
      <w:sz w:val="24"/>
      <w:szCs w:val="24"/>
      <w:lang w:val="de-D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rc3/MS1Label/oms-data-silacanalyzer.mzq"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ode.google.com/p/mzquantml/source/browse/trunk/examples/version1.0-rc3/MS2Tag/iTraq_4plex_example_from_xTracker.mzq"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mzquantml.googlecode.com/svn/trunk/examples/version1.0-rc3/MS1Label/maxquant-silac.mzq"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zquantml.googlecode.com/svn/trunk/examples/version1.0-rc3/label-free/maxquant-label-free.mzq" TargetMode="External"/><Relationship Id="rId20" Type="http://schemas.openxmlformats.org/officeDocument/2006/relationships/hyperlink" Target="http://code.google.com/p/mzquantml/source/browse/trunk/examples/version1.0-rc3/spectral-count/mzQuantML_draft_spectralCount_from_Excel_MPC.mz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ode.google.com/p/mzquantml/source/browse/trunk/examples/version1.0-rc3/label-free/CPTAC-Progenesis-small-example.mzq" TargetMode="Externa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code.google.com/p/mzquantml/source/browse/trunk/examples/version1.0-rc3/spectral-count/emPai_example_from_xTracker.mzq"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code.google.com/p/mzquantml/source/browse/trunk/examples/version1.0-rc3/MS2Tag/oms-data-itraqanalyzer-id.mz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DB1458-F6F3-4EC0-8E4E-E4E21F902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4</Pages>
  <Words>5341</Words>
  <Characters>30446</Characters>
  <Application>Microsoft Office Word</Application>
  <DocSecurity>0</DocSecurity>
  <Lines>253</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35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jonesar</cp:lastModifiedBy>
  <cp:revision>39</cp:revision>
  <dcterms:created xsi:type="dcterms:W3CDTF">2012-06-12T09:24:00Z</dcterms:created>
  <dcterms:modified xsi:type="dcterms:W3CDTF">2012-11-29T12:57:00Z</dcterms:modified>
</cp:coreProperties>
</file>